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E71064C"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18720805"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E3A3195"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o26jffalj","properties":{"formattedCitation":"(Wolf and Weissing, 2012)","plainCitation":"(Wolf and Weissing, 2012)"},"citationItems":[{"id":34,"uris":["http://zotero.org/users/2330715/items/C663NDCB"],"uri":["http://zotero.org/users/2330715/items/C663NDCB"],"itemData":{"id":3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2330715/items/8BUDBKP4"],"uri":["http://zotero.org/users/2330715/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developed to account for these effects</w:t>
      </w:r>
      <w:r w:rsidR="00EA4DC4">
        <w:rPr>
          <w:rFonts w:ascii="Times New Roman" w:hAnsi="Times New Roman" w:cs="Times New Roman"/>
          <w:sz w:val="24"/>
          <w:szCs w:val="24"/>
        </w:rPr>
        <w:t xml:space="preserve"> </w:t>
      </w:r>
      <w:r w:rsidR="00EA4DC4">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hus9s65al","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EA4DC4">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EA4DC4">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500A7A68"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39,"uris":["http://zotero.org/users/2330715/items/D4CWR8NQ"],"uri":["http://zotero.org/users/2330715/items/D4CWR8NQ"],"itemData":{"id":39,"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54,"uris":["http://zotero.org/users/2330715/items/J4M925DM"],"uri":["http://zotero.org/users/2330715/items/J4M925DM"],"itemData":{"id":54,"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0453DB4F"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896CD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82,"uris":["http://zotero.org/users/2330715/items/UAT75PKD"],"uri":["http://zotero.org/users/2330715/items/UAT75PKD"],"itemData":{"id":82,"type":"article-journal","title":"Fishing directly selects on growth rate via behaviour: implications of growth-selection that is independent of size","container-title":"Proceedings of the Royal Society B: Biological Sciences","volume":"282","issue":"20142283","source":"CrossRef","URL":"http://rspb.royalsocietypublishing.org/cgi/doi/10.1098/rspb.2014.2283","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531276D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advocated for this task</w:t>
      </w:r>
      <w:r w:rsidR="007B213C">
        <w:rPr>
          <w:rFonts w:ascii="Times New Roman" w:hAnsi="Times New Roman" w:cs="Times New Roman"/>
          <w:sz w:val="24"/>
          <w:szCs w:val="24"/>
        </w:rPr>
        <w:t xml:space="preserve"> </w:t>
      </w:r>
      <w:r w:rsidR="007B213C">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U9rjYAT","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7B213C">
        <w:rPr>
          <w:rFonts w:ascii="Times New Roman" w:hAnsi="Times New Roman" w:cs="Times New Roman"/>
          <w:sz w:val="24"/>
          <w:szCs w:val="24"/>
        </w:rPr>
        <w:fldChar w:fldCharType="separate"/>
      </w:r>
      <w:r w:rsidR="007B213C" w:rsidRPr="007B213C">
        <w:rPr>
          <w:rFonts w:ascii="Times New Roman" w:hAnsi="Times New Roman" w:cs="Times New Roman"/>
          <w:sz w:val="24"/>
        </w:rPr>
        <w:t>(Thorson and Minto, 2014)</w:t>
      </w:r>
      <w:r w:rsidR="007B213C">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w:t>
      </w:r>
      <w:r w:rsidR="00F81B68" w:rsidRPr="00036F66">
        <w:rPr>
          <w:rFonts w:ascii="Times New Roman" w:hAnsi="Times New Roman" w:cs="Times New Roman"/>
          <w:sz w:val="24"/>
          <w:szCs w:val="24"/>
        </w:rPr>
        <w:lastRenderedPageBreak/>
        <w:t xml:space="preserve">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and Vincenzi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48263FA0"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ariation among individuals can be estimated by treating each individual's demographic parameters as a random effect that arises from a population-level distribution</w:t>
      </w:r>
      <w:r w:rsidR="00EB1055">
        <w:rPr>
          <w:rFonts w:ascii="Times New Roman" w:hAnsi="Times New Roman" w:cs="Times New Roman"/>
          <w:sz w:val="24"/>
          <w:szCs w:val="24"/>
        </w:rPr>
        <w:t xml:space="preserve"> </w:t>
      </w:r>
      <w:r w:rsidR="00EB1055">
        <w:rPr>
          <w:rFonts w:ascii="Times New Roman" w:hAnsi="Times New Roman" w:cs="Times New Roman"/>
          <w:sz w:val="24"/>
          <w:szCs w:val="24"/>
        </w:rPr>
        <w:fldChar w:fldCharType="begin"/>
      </w:r>
      <w:r w:rsidR="00EB1055">
        <w:rPr>
          <w:rFonts w:ascii="Times New Roman" w:hAnsi="Times New Roman" w:cs="Times New Roman"/>
          <w:sz w:val="24"/>
          <w:szCs w:val="24"/>
        </w:rPr>
        <w:instrText xml:space="preserve"> ADDIN ZOTERO_ITEM CSL_CITATION {"citationID":"18fl7mgpmj","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EB1055">
        <w:rPr>
          <w:rFonts w:ascii="Times New Roman" w:hAnsi="Times New Roman" w:cs="Times New Roman"/>
          <w:sz w:val="24"/>
          <w:szCs w:val="24"/>
        </w:rPr>
        <w:fldChar w:fldCharType="separate"/>
      </w:r>
      <w:r w:rsidR="00EB1055" w:rsidRPr="00EB1055">
        <w:rPr>
          <w:rFonts w:ascii="Times New Roman" w:hAnsi="Times New Roman" w:cs="Times New Roman"/>
          <w:sz w:val="24"/>
        </w:rPr>
        <w:t>(Thorson and Minto, 2014)</w:t>
      </w:r>
      <w:r w:rsidR="00EB1055">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747884"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21CB4169"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Following</w:t>
      </w:r>
      <w:r w:rsidR="007A022F">
        <w:rPr>
          <w:rFonts w:ascii="Times New Roman" w:hAnsi="Times New Roman" w:cs="Times New Roman"/>
          <w:sz w:val="24"/>
          <w:szCs w:val="24"/>
        </w:rPr>
        <w:t xml:space="preserve"> </w:t>
      </w:r>
      <w:r w:rsidR="007A022F">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30fkojj2k","properties":{"formattedCitation":"(Snover et al., 2005)","plainCitation":"(Snover et al., 2005)"},"citationItems":[{"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schema":"https://github.com/citation-style-language/schema/raw/master/csl-citation.json"} </w:instrText>
      </w:r>
      <w:r w:rsidR="007A022F">
        <w:rPr>
          <w:rFonts w:ascii="Times New Roman" w:hAnsi="Times New Roman" w:cs="Times New Roman"/>
          <w:sz w:val="24"/>
          <w:szCs w:val="24"/>
        </w:rPr>
        <w:fldChar w:fldCharType="separate"/>
      </w:r>
      <w:r w:rsidR="007A022F">
        <w:rPr>
          <w:rFonts w:ascii="Times New Roman" w:hAnsi="Times New Roman" w:cs="Times New Roman"/>
          <w:sz w:val="24"/>
        </w:rPr>
        <w:t>Snover et al.</w:t>
      </w:r>
      <w:r w:rsidR="007A022F" w:rsidRPr="007A022F">
        <w:rPr>
          <w:rFonts w:ascii="Times New Roman" w:hAnsi="Times New Roman" w:cs="Times New Roman"/>
          <w:sz w:val="24"/>
        </w:rPr>
        <w:t xml:space="preserve"> </w:t>
      </w:r>
      <w:r w:rsidR="007A022F">
        <w:rPr>
          <w:rFonts w:ascii="Times New Roman" w:hAnsi="Times New Roman" w:cs="Times New Roman"/>
          <w:sz w:val="24"/>
        </w:rPr>
        <w:t>(</w:t>
      </w:r>
      <w:r w:rsidR="007A022F" w:rsidRPr="007A022F">
        <w:rPr>
          <w:rFonts w:ascii="Times New Roman" w:hAnsi="Times New Roman" w:cs="Times New Roman"/>
          <w:sz w:val="24"/>
        </w:rPr>
        <w:t>2005)</w:t>
      </w:r>
      <w:r w:rsidR="007A022F">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t>
      </w:r>
      <w:r w:rsidR="004B194E">
        <w:rPr>
          <w:rFonts w:ascii="Times New Roman" w:hAnsi="Times New Roman" w:cs="Times New Roman"/>
          <w:sz w:val="24"/>
          <w:szCs w:val="24"/>
        </w:rPr>
        <w:t xml:space="preserve">and </w:t>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747884"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5C65887F"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particular, we assume that upkeep costs for a given individual</w:t>
      </w:r>
      <w:r w:rsidR="00EB1055">
        <w:rPr>
          <w:rFonts w:ascii="Times New Roman" w:hAnsi="Times New Roman" w:cs="Times New Roman"/>
          <w:sz w:val="24"/>
          <w:szCs w:val="24"/>
        </w:rPr>
        <w:t xml:space="preserve"> (</w:t>
      </w:r>
      <w:r w:rsidR="0024242D" w:rsidRPr="00036F66">
        <w:rPr>
          <w:rFonts w:ascii="Times New Roman" w:hAnsi="Times New Roman" w:cs="Times New Roman"/>
          <w:i/>
          <w:sz w:val="24"/>
          <w:szCs w:val="24"/>
        </w:rPr>
        <w:t>i</w:t>
      </w:r>
      <w:r w:rsidR="00EB1055">
        <w:rPr>
          <w:rFonts w:ascii="Times New Roman" w:hAnsi="Times New Roman" w:cs="Times New Roman"/>
          <w:sz w:val="24"/>
          <w:szCs w:val="24"/>
        </w:rPr>
        <w:t xml:space="preserve">) </w:t>
      </w:r>
      <w:r w:rsidR="0024242D" w:rsidRPr="00036F66">
        <w:rPr>
          <w:rFonts w:ascii="Times New Roman" w:hAnsi="Times New Roman" w:cs="Times New Roman"/>
          <w:sz w:val="24"/>
          <w:szCs w:val="24"/>
        </w:rPr>
        <w:t xml:space="preserve">for a short time interval </w:t>
      </w:r>
      <w:r w:rsidR="00EB1055">
        <w:rPr>
          <w:rFonts w:ascii="Times New Roman" w:hAnsi="Times New Roman" w:cs="Times New Roman"/>
          <w:sz w:val="24"/>
          <w:szCs w:val="24"/>
        </w:rPr>
        <w:t>(</w:t>
      </w:r>
      <w:r w:rsidR="00EB1055">
        <w:rPr>
          <w:rFonts w:ascii="Times New Roman" w:hAnsi="Times New Roman" w:cs="Times New Roman"/>
          <w:i/>
          <w:sz w:val="24"/>
          <w:szCs w:val="24"/>
        </w:rPr>
        <w:t>t</w:t>
      </w:r>
      <w:r w:rsidR="00EB1055">
        <w:rPr>
          <w:rFonts w:ascii="Times New Roman" w:hAnsi="Times New Roman" w:cs="Times New Roman"/>
          <w:sz w:val="24"/>
          <w:szCs w:val="24"/>
        </w:rPr>
        <w:t>) c</w:t>
      </w:r>
      <w:r w:rsidR="0024242D" w:rsidRPr="00036F66">
        <w:rPr>
          <w:rFonts w:ascii="Times New Roman" w:hAnsi="Times New Roman" w:cs="Times New Roman"/>
          <w:sz w:val="24"/>
          <w:szCs w:val="24"/>
        </w:rPr>
        <w:t>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4463B81"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4BCDEF36" w:rsidR="00D269B9" w:rsidRPr="00036F66" w:rsidRDefault="00747884"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45464532" w14:textId="29CC6C5B" w:rsidR="00205EF2" w:rsidRDefault="003B1F46"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w:t>
      </w:r>
      <w:r w:rsidR="00401AC2" w:rsidRPr="00036F66">
        <w:rPr>
          <w:rFonts w:ascii="Times New Roman" w:hAnsi="Times New Roman" w:cs="Times New Roman"/>
          <w:sz w:val="24"/>
          <w:szCs w:val="24"/>
        </w:rPr>
        <w:lastRenderedPageBreak/>
        <w:t xml:space="preserve">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w:t>
      </w:r>
      <w:r w:rsidR="006D59E5">
        <w:rPr>
          <w:rFonts w:ascii="Times New Roman" w:hAnsi="Times New Roman" w:cs="Times New Roman"/>
          <w:sz w:val="24"/>
          <w:szCs w:val="24"/>
        </w:rPr>
        <w:t xml:space="preserve"> </w:t>
      </w:r>
      <w:r w:rsidR="006D59E5">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irrq6p07","properties":{"formattedCitation":"(Cope and Punt, 2007; Punt et al., 2008)","plainCitation":"(Cope and Punt, 2007; Punt et al., 2008)"},"citationItems":[{"id":87,"uris":["http://zotero.org/users/2330715/items/WIFME2FU"],"uri":["http://zotero.org/users/2330715/items/WIFME2FU"],"itemData":{"id":87,"type":"article-journal","title":"Admitting ageing error when fitting growth curves: an example using the von Bertalanffy growth function with random effects","container-title":"Canadian Journal of Fisheries and Aquatic Sciences","page":"205-218","volume":"64","issue":"2","source":"CrossRef","DOI":"10.1139/f06-179","ISSN":"0706-652X, 1205-7533","shortTitle":"Admitting ageing error when fitting growth curves","language":"en","author":[{"family":"Cope","given":"Jason M"},{"family":"Punt","given":"André E"}],"issued":{"date-parts":[["2007",2]]},"accessed":{"date-parts":[["2015",6,8]]}}},{"id":16,"uris":["http://zotero.org/users/2330715/items/74II3UAI"],"uri":["http://zotero.org/users/2330715/items/74II3UAI"],"itemData":{"id":16,"type":"article-journal","title":"Quantifying age-reading error for use in fisheries stock assessments, with application to species in Australia’s southern and eastern scalefish and shark fishery","container-title":"Canadian Journal of Fisheries and Aquatic Sciences","page":"1991-2005","volume":"65","issue":"9","source":"CrossRef","DOI":"10.1139/F08-111","ISSN":"0706-652X, 1205-7533","language":"en","author":[{"family":"Punt","given":"André E."},{"family":"Smith","given":"David C."},{"family":"KrusicGolub","given":"Kyne"},{"family":"Robertson","given":"Simon"}],"issued":{"date-parts":[["2008",9]]},"accessed":{"date-parts":[["2015",6,8]]}}}],"schema":"https://github.com/citation-style-language/schema/raw/master/csl-citation.json"} </w:instrText>
      </w:r>
      <w:r w:rsidR="006D59E5">
        <w:rPr>
          <w:rFonts w:ascii="Times New Roman" w:hAnsi="Times New Roman" w:cs="Times New Roman"/>
          <w:sz w:val="24"/>
          <w:szCs w:val="24"/>
        </w:rPr>
        <w:fldChar w:fldCharType="separate"/>
      </w:r>
      <w:r w:rsidR="006D59E5" w:rsidRPr="006D59E5">
        <w:rPr>
          <w:rFonts w:ascii="Times New Roman" w:hAnsi="Times New Roman" w:cs="Times New Roman"/>
          <w:sz w:val="24"/>
        </w:rPr>
        <w:t>(Cope and Punt, 2007; Punt et al., 2008)</w:t>
      </w:r>
      <w:r w:rsidR="006D59E5">
        <w:rPr>
          <w:rFonts w:ascii="Times New Roman" w:hAnsi="Times New Roman" w:cs="Times New Roman"/>
          <w:sz w:val="24"/>
          <w:szCs w:val="24"/>
        </w:rPr>
        <w:fldChar w:fldCharType="end"/>
      </w:r>
      <w:r w:rsidR="006D59E5">
        <w:rPr>
          <w:rFonts w:ascii="Times New Roman" w:hAnsi="Times New Roman" w:cs="Times New Roman"/>
          <w:sz w:val="24"/>
          <w:szCs w:val="24"/>
        </w:rPr>
        <w:t>.</w:t>
      </w:r>
    </w:p>
    <w:p w14:paraId="3F76F4AB" w14:textId="33D96E19" w:rsidR="0010212C" w:rsidRPr="00036F66" w:rsidRDefault="0010212C"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747884"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59E0FA80"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01D2D4A5"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variation among individuals</w:t>
      </w:r>
      <w:r w:rsidR="00590DF4">
        <w:rPr>
          <w:rFonts w:ascii="Times New Roman" w:hAnsi="Times New Roman" w:cs="Times New Roman"/>
          <w:sz w:val="24"/>
          <w:szCs w:val="24"/>
        </w:rPr>
        <w:t xml:space="preserve"> </w:t>
      </w:r>
      <w:r w:rsidR="00590DF4">
        <w:rPr>
          <w:rFonts w:ascii="Times New Roman" w:hAnsi="Times New Roman" w:cs="Times New Roman"/>
          <w:sz w:val="24"/>
          <w:szCs w:val="24"/>
        </w:rPr>
        <w:fldChar w:fldCharType="begin"/>
      </w:r>
      <w:r w:rsidR="00590DF4">
        <w:rPr>
          <w:rFonts w:ascii="Times New Roman" w:hAnsi="Times New Roman" w:cs="Times New Roman"/>
          <w:sz w:val="24"/>
          <w:szCs w:val="24"/>
        </w:rPr>
        <w:instrText xml:space="preserve"> ADDIN ZOTERO_ITEM CSL_CITATION {"citationID":"8iujdneta","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590DF4">
        <w:rPr>
          <w:rFonts w:ascii="Times New Roman" w:hAnsi="Times New Roman" w:cs="Times New Roman"/>
          <w:sz w:val="24"/>
          <w:szCs w:val="24"/>
        </w:rPr>
        <w:fldChar w:fldCharType="separate"/>
      </w:r>
      <w:r w:rsidR="00590DF4" w:rsidRPr="00590DF4">
        <w:rPr>
          <w:rFonts w:ascii="Times New Roman" w:hAnsi="Times New Roman" w:cs="Times New Roman"/>
          <w:sz w:val="24"/>
        </w:rPr>
        <w:t>(Thorson and Minto, 2014)</w:t>
      </w:r>
      <w:r w:rsidR="00590DF4">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31,"uris":["http://zotero.org/users/2330715/items/ANIBZQ6N"],"uri":["http://zotero.org/users/2330715/items/ANIBZQ6N"],"itemData":{"id":31,"type":"book","title":"General random effect model builder tool inspired by ADMB","URL":"https://github.com/kaskr/adcomp","author":[{"family":"Kristensen","given":"Kasper"}],"issued":{"date-parts":[["2014"]]}}},{"id":73,"uris":["http://zotero.org/users/2330715/items/RIDX5EQJ"],"uri":["http://zotero.org/users/2330715/items/RIDX5EQJ"],"itemData":{"id":73,"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w:t>
      </w:r>
      <w:r w:rsidR="00DF4D0D" w:rsidRPr="00036F66">
        <w:rPr>
          <w:rFonts w:ascii="Times New Roman" w:hAnsi="Times New Roman" w:cs="Times New Roman"/>
          <w:sz w:val="24"/>
          <w:szCs w:val="24"/>
        </w:rPr>
        <w:lastRenderedPageBreak/>
        <w:t xml:space="preserve">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inverse of the matrix of second derivatives of the marginal likelihood with respect to fixed effects, evaluated at their maximim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747884"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53C5FA63"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the model performs well given data similar to those observed in the actual</w:t>
      </w:r>
      <w:r w:rsidR="00236621">
        <w:rPr>
          <w:rFonts w:ascii="Times New Roman" w:hAnsi="Times New Roman" w:cs="Times New Roman"/>
          <w:sz w:val="24"/>
          <w:szCs w:val="24"/>
        </w:rPr>
        <w:t xml:space="preserve"> Antarctic</w:t>
      </w:r>
      <w:r w:rsidR="00C66729">
        <w:rPr>
          <w:rFonts w:ascii="Times New Roman" w:hAnsi="Times New Roman" w:cs="Times New Roman"/>
          <w:sz w:val="24"/>
          <w:szCs w:val="24"/>
        </w:rPr>
        <w:t xml:space="preserve"> toothfish data set</w:t>
      </w:r>
      <w:r w:rsidRPr="00036F66">
        <w:rPr>
          <w:rFonts w:ascii="Times New Roman" w:hAnsi="Times New Roman" w:cs="Times New Roman"/>
          <w:sz w:val="24"/>
          <w:szCs w:val="24"/>
        </w:rPr>
        <w:t>.  Four different scenarios were simulated 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toothfish data set).  </w:t>
      </w:r>
      <w:r w:rsidR="009353E4">
        <w:rPr>
          <w:rFonts w:ascii="Times New Roman" w:hAnsi="Times New Roman" w:cs="Times New Roman"/>
          <w:sz w:val="24"/>
          <w:szCs w:val="24"/>
        </w:rPr>
        <w:t>In addition, a</w:t>
      </w:r>
      <w:r w:rsidRPr="00036F66">
        <w:rPr>
          <w:rFonts w:ascii="Times New Roman" w:hAnsi="Times New Roman" w:cs="Times New Roman"/>
          <w:sz w:val="24"/>
          <w:szCs w:val="24"/>
        </w:rPr>
        <w:t xml:space="preserve"> power </w:t>
      </w:r>
      <w:r w:rsidRPr="00036F66">
        <w:rPr>
          <w:rFonts w:ascii="Times New Roman" w:hAnsi="Times New Roman" w:cs="Times New Roman"/>
          <w:sz w:val="24"/>
          <w:szCs w:val="24"/>
        </w:rPr>
        <w:lastRenderedPageBreak/>
        <w:t xml:space="preserve">analysis was done for </w:t>
      </w:r>
      <w:r w:rsidR="000D4305">
        <w:rPr>
          <w:rFonts w:ascii="Times New Roman" w:hAnsi="Times New Roman" w:cs="Times New Roman"/>
          <w:sz w:val="24"/>
          <w:szCs w:val="24"/>
        </w:rPr>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r w:rsidRPr="00036F66">
        <w:rPr>
          <w:rFonts w:ascii="Times New Roman" w:hAnsi="Times New Roman" w:cs="Times New Roman"/>
          <w:sz w:val="24"/>
          <w:szCs w:val="24"/>
        </w:rPr>
        <w:t xml:space="preserve">This yielded </w:t>
      </w:r>
      <w:r w:rsidR="007151FB">
        <w:rPr>
          <w:rFonts w:ascii="Times New Roman" w:hAnsi="Times New Roman" w:cs="Times New Roman"/>
          <w:sz w:val="24"/>
          <w:szCs w:val="24"/>
        </w:rPr>
        <w:t>two</w:t>
      </w:r>
      <w:r w:rsidR="004305D4">
        <w:rPr>
          <w:rFonts w:ascii="Times New Roman" w:hAnsi="Times New Roman" w:cs="Times New Roman"/>
          <w:sz w:val="24"/>
          <w:szCs w:val="24"/>
        </w:rPr>
        <w:t xml:space="preserve"> simulation experiments</w:t>
      </w:r>
      <w:r w:rsidR="000D5BD9">
        <w:rPr>
          <w:rFonts w:ascii="Times New Roman" w:hAnsi="Times New Roman" w:cs="Times New Roman"/>
          <w:sz w:val="24"/>
          <w:szCs w:val="24"/>
        </w:rPr>
        <w:t>,</w:t>
      </w:r>
      <w:r w:rsidR="004305D4">
        <w:rPr>
          <w:rFonts w:ascii="Times New Roman" w:hAnsi="Times New Roman" w:cs="Times New Roman"/>
          <w:sz w:val="24"/>
          <w:szCs w:val="24"/>
        </w:rPr>
        <w:t xml:space="preserve"> </w:t>
      </w:r>
      <w:r w:rsidR="000D5BD9">
        <w:rPr>
          <w:rFonts w:ascii="Times New Roman" w:hAnsi="Times New Roman" w:cs="Times New Roman"/>
          <w:sz w:val="24"/>
          <w:szCs w:val="24"/>
        </w:rPr>
        <w:t xml:space="preserve">including </w:t>
      </w:r>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different simulation </w:t>
      </w:r>
      <w:r w:rsidR="004305D4">
        <w:rPr>
          <w:rFonts w:ascii="Times New Roman" w:hAnsi="Times New Roman" w:cs="Times New Roman"/>
          <w:sz w:val="24"/>
          <w:szCs w:val="24"/>
        </w:rPr>
        <w:t xml:space="preserve">scenarios </w:t>
      </w:r>
      <w:r w:rsidR="001C34A0">
        <w:rPr>
          <w:rFonts w:ascii="Times New Roman" w:hAnsi="Times New Roman" w:cs="Times New Roman"/>
          <w:sz w:val="24"/>
          <w:szCs w:val="24"/>
        </w:rPr>
        <w:t>in total</w:t>
      </w:r>
      <w:r w:rsidRPr="00036F66">
        <w:rPr>
          <w:rFonts w:ascii="Times New Roman" w:hAnsi="Times New Roman" w:cs="Times New Roman"/>
          <w:sz w:val="24"/>
          <w:szCs w:val="24"/>
        </w:rPr>
        <w:t>.</w:t>
      </w:r>
    </w:p>
    <w:p w14:paraId="5435BB65" w14:textId="589B40F0"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xml:space="preserve">), </w:t>
      </w:r>
      <w:r w:rsidR="00EB4C30">
        <w:rPr>
          <w:rFonts w:ascii="Times New Roman" w:hAnsi="Times New Roman" w:cs="Times New Roman"/>
          <w:sz w:val="24"/>
          <w:szCs w:val="24"/>
        </w:rPr>
        <w:t>the Brody growth coefficient</w:t>
      </w:r>
      <w:r w:rsidR="00D22541" w:rsidRPr="00036F66">
        <w:rPr>
          <w:rFonts w:ascii="Times New Roman" w:hAnsi="Times New Roman" w:cs="Times New Roman"/>
          <w:sz w:val="24"/>
          <w:szCs w:val="24"/>
        </w:rPr>
        <w:t xml:space="preserve">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b0hjv9qb","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747884"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50B18E23" w14:textId="2D455056" w:rsidR="00747884"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FB6866">
        <w:rPr>
          <w:rFonts w:ascii="Times New Roman" w:hAnsi="Times New Roman" w:cs="Times New Roman"/>
          <w:sz w:val="24"/>
          <w:szCs w:val="24"/>
        </w:rPr>
        <w:t>Table 2</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oojoo34sv","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A07071">
        <w:rPr>
          <w:rFonts w:ascii="Times New Roman" w:hAnsi="Times New Roman" w:cs="Times New Roman"/>
          <w:sz w:val="24"/>
          <w:szCs w:val="24"/>
        </w:rPr>
        <w:t>Table 2</w:t>
      </w:r>
      <w:r w:rsidRPr="00036F66">
        <w:rPr>
          <w:rFonts w:ascii="Times New Roman" w:hAnsi="Times New Roman" w:cs="Times New Roman"/>
          <w:sz w:val="24"/>
          <w:szCs w:val="24"/>
        </w:rPr>
        <w:t>).</w:t>
      </w:r>
      <w:r w:rsidR="00747884">
        <w:rPr>
          <w:rFonts w:ascii="Times New Roman" w:hAnsi="Times New Roman" w:cs="Times New Roman"/>
          <w:sz w:val="24"/>
          <w:szCs w:val="24"/>
        </w:rPr>
        <w:t xml:space="preserve">  In the case study we fixed </w:t>
      </w:r>
      <w:r w:rsidR="00747884">
        <w:rPr>
          <w:rFonts w:ascii="Times New Roman" w:hAnsi="Times New Roman" w:cs="Times New Roman"/>
          <w:i/>
          <w:sz w:val="24"/>
          <w:szCs w:val="24"/>
        </w:rPr>
        <w:t>ψ</w:t>
      </w:r>
      <w:r w:rsidR="00747884">
        <w:rPr>
          <w:rFonts w:ascii="Times New Roman" w:hAnsi="Times New Roman" w:cs="Times New Roman"/>
          <w:sz w:val="24"/>
          <w:szCs w:val="24"/>
        </w:rPr>
        <w:t xml:space="preserve">=0 and discuss our reasons further below.  We therefore chose to fix </w:t>
      </w:r>
      <w:r w:rsidR="00747884">
        <w:rPr>
          <w:rFonts w:ascii="Times New Roman" w:hAnsi="Times New Roman" w:cs="Times New Roman"/>
          <w:i/>
          <w:sz w:val="24"/>
          <w:szCs w:val="24"/>
        </w:rPr>
        <w:t>ψ</w:t>
      </w:r>
      <w:r w:rsidR="00747884">
        <w:rPr>
          <w:rFonts w:ascii="Times New Roman" w:hAnsi="Times New Roman" w:cs="Times New Roman"/>
          <w:sz w:val="24"/>
          <w:szCs w:val="24"/>
        </w:rPr>
        <w:t>=0 in the simulation experiment as well.</w:t>
      </w:r>
    </w:p>
    <w:p w14:paraId="1034BF19" w14:textId="250FFB02" w:rsidR="00281785"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rom the observed sex of individuals in the toothfish 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w:t>
      </w:r>
      <w:r w:rsidR="00597F9E" w:rsidRPr="00036F66">
        <w:rPr>
          <w:rFonts w:ascii="Times New Roman" w:hAnsi="Times New Roman" w:cs="Times New Roman"/>
          <w:sz w:val="24"/>
          <w:szCs w:val="24"/>
        </w:rPr>
        <w:lastRenderedPageBreak/>
        <w:t>the toothfish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05EB894E"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 xml:space="preserve">We conducted 200 simulation replicates for each of the 8 simulation scenarios.  </w:t>
      </w:r>
      <w:r w:rsidR="00F12313">
        <w:rPr>
          <w:rFonts w:ascii="Times New Roman" w:hAnsi="Times New Roman" w:cs="Times New Roman"/>
          <w:sz w:val="24"/>
          <w:szCs w:val="24"/>
        </w:rPr>
        <w:t>To</w:t>
      </w:r>
      <w:r w:rsidR="000D5BD9">
        <w:rPr>
          <w:rFonts w:ascii="Times New Roman" w:hAnsi="Times New Roman" w:cs="Times New Roman"/>
          <w:sz w:val="24"/>
          <w:szCs w:val="24"/>
        </w:rPr>
        <w:t xml:space="preserve">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w:t>
      </w:r>
      <w:r w:rsidR="00D1156C">
        <w:rPr>
          <w:rFonts w:ascii="Times New Roman" w:hAnsi="Times New Roman" w:cs="Times New Roman"/>
          <w:sz w:val="24"/>
          <w:szCs w:val="24"/>
        </w:rPr>
        <w:t xml:space="preserve"> for each sex</w:t>
      </w:r>
      <w:r w:rsidR="00597900" w:rsidRPr="00036F66">
        <w:rPr>
          <w:rFonts w:ascii="Times New Roman" w:hAnsi="Times New Roman" w:cs="Times New Roman"/>
          <w:sz w:val="24"/>
          <w:szCs w:val="24"/>
        </w:rPr>
        <w:t xml:space="preserve">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D1156C">
        <w:rPr>
          <w:rFonts w:ascii="Times New Roman" w:hAnsi="Times New Roman" w:cs="Times New Roman"/>
          <w:sz w:val="24"/>
          <w:szCs w:val="24"/>
        </w:rPr>
        <w:t xml:space="preserve"> only)</w:t>
      </w:r>
      <w:r w:rsidR="00597900"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43ECEB98"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5966F86A"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xml:space="preserve">.  Currently toothfish are required to </w:t>
      </w:r>
      <w:r w:rsidR="0054256B">
        <w:rPr>
          <w:rFonts w:ascii="Times New Roman" w:hAnsi="Times New Roman" w:cs="Times New Roman"/>
          <w:sz w:val="24"/>
          <w:szCs w:val="24"/>
        </w:rPr>
        <w:lastRenderedPageBreak/>
        <w:t>be double tagged at a rate of one</w:t>
      </w:r>
      <w:r w:rsidR="00754FB9" w:rsidRPr="00036F66">
        <w:rPr>
          <w:rFonts w:ascii="Times New Roman" w:hAnsi="Times New Roman" w:cs="Times New Roman"/>
          <w:sz w:val="24"/>
          <w:szCs w:val="24"/>
        </w:rPr>
        <w:t xml:space="preserve">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r w:rsidR="00337921">
        <w:rPr>
          <w:rFonts w:ascii="Times New Roman" w:hAnsi="Times New Roman" w:cs="Times New Roman"/>
          <w:sz w:val="24"/>
          <w:szCs w:val="24"/>
        </w:rPr>
        <w:t xml:space="preserve">  The otoliths are a</w:t>
      </w:r>
      <w:r w:rsidR="00F02415">
        <w:rPr>
          <w:rFonts w:ascii="Times New Roman" w:hAnsi="Times New Roman" w:cs="Times New Roman"/>
          <w:sz w:val="24"/>
          <w:szCs w:val="24"/>
        </w:rPr>
        <w:t>ssumed to be aged without error</w:t>
      </w:r>
      <w:r w:rsidR="00337921">
        <w:rPr>
          <w:rFonts w:ascii="Times New Roman" w:hAnsi="Times New Roman" w:cs="Times New Roman"/>
          <w:sz w:val="24"/>
          <w:szCs w:val="24"/>
        </w:rPr>
        <w:t xml:space="preserve"> </w:t>
      </w:r>
      <w:r w:rsidR="00D92DBA">
        <w:rPr>
          <w:rFonts w:ascii="Times New Roman" w:hAnsi="Times New Roman" w:cs="Times New Roman"/>
          <w:sz w:val="24"/>
          <w:szCs w:val="24"/>
        </w:rPr>
        <w:t>as the ageing error is known to be minimal for this species</w:t>
      </w:r>
      <w:r w:rsidR="00337921">
        <w:rPr>
          <w:rFonts w:ascii="Times New Roman" w:hAnsi="Times New Roman" w:cs="Times New Roman"/>
          <w:sz w:val="24"/>
          <w:szCs w:val="24"/>
        </w:rPr>
        <w:t xml:space="preserve"> (</w:t>
      </w:r>
      <w:r w:rsidR="00AA43C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x7ZBQQ4","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r w:rsidR="00337921">
        <w:rPr>
          <w:rFonts w:ascii="Times New Roman" w:hAnsi="Times New Roman" w:cs="Times New Roman"/>
          <w:sz w:val="24"/>
          <w:szCs w:val="24"/>
        </w:rPr>
        <w:t>).</w:t>
      </w:r>
    </w:p>
    <w:p w14:paraId="3C8F23AE" w14:textId="2CAF91E3" w:rsidR="00285C62" w:rsidRDefault="001251D4" w:rsidP="00E76CE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53016" w:rsidRPr="00036F66">
        <w:rPr>
          <w:rFonts w:ascii="Times New Roman" w:hAnsi="Times New Roman" w:cs="Times New Roman"/>
          <w:sz w:val="24"/>
          <w:szCs w:val="24"/>
        </w:rPr>
        <w:t>We identified those fish th</w:t>
      </w:r>
      <w:r w:rsidR="00605588" w:rsidRPr="00036F66">
        <w:rPr>
          <w:rFonts w:ascii="Times New Roman" w:hAnsi="Times New Roman" w:cs="Times New Roman"/>
          <w:sz w:val="24"/>
          <w:szCs w:val="24"/>
        </w:rPr>
        <w:t xml:space="preserve">at had been tagged, recaptured </w:t>
      </w:r>
      <w:r w:rsidR="00853016"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00853016"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00853016"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upkeep costs</w:t>
      </w:r>
      <w:r>
        <w:rPr>
          <w:rFonts w:ascii="Times New Roman" w:hAnsi="Times New Roman" w:cs="Times New Roman"/>
          <w:sz w:val="24"/>
          <w:szCs w:val="24"/>
        </w:rPr>
        <w:t xml:space="preserve"> </w:t>
      </w:r>
      <w:r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57F43978" w14:textId="77777777" w:rsidR="00747884" w:rsidRDefault="00247B5D" w:rsidP="0074788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p>
    <w:p w14:paraId="395A83E0" w14:textId="78248C7E" w:rsidR="00C0584E" w:rsidRPr="00036F66" w:rsidRDefault="00E07F35" w:rsidP="00136B30">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as</w:t>
      </w:r>
      <w:r w:rsidR="00747884">
        <w:rPr>
          <w:rFonts w:ascii="Times New Roman" w:hAnsi="Times New Roman" w:cs="Times New Roman"/>
          <w:sz w:val="24"/>
          <w:szCs w:val="24"/>
        </w:rPr>
        <w:t xml:space="preserve"> often not estimable for our data set as </w:t>
      </w:r>
      <w:r w:rsidR="00136B30">
        <w:rPr>
          <w:rFonts w:ascii="Times New Roman" w:hAnsi="Times New Roman" w:cs="Times New Roman"/>
          <w:sz w:val="24"/>
          <w:szCs w:val="24"/>
        </w:rPr>
        <w:t xml:space="preserve">most </w:t>
      </w:r>
      <w:r w:rsidR="00747884">
        <w:rPr>
          <w:rFonts w:ascii="Times New Roman" w:hAnsi="Times New Roman" w:cs="Times New Roman"/>
          <w:sz w:val="24"/>
          <w:szCs w:val="24"/>
        </w:rPr>
        <w:t xml:space="preserve">models attempting to estimate this parameter did not converge.  </w:t>
      </w:r>
      <w:r w:rsidR="00136B30">
        <w:rPr>
          <w:rFonts w:ascii="Times New Roman" w:hAnsi="Times New Roman" w:cs="Times New Roman"/>
          <w:sz w:val="24"/>
          <w:szCs w:val="24"/>
        </w:rPr>
        <w:t xml:space="preserve">However, when models did converge, estimates of the parameter were close to zero </w:t>
      </w:r>
      <w:r w:rsidR="00136B30" w:rsidRPr="00036F66">
        <w:rPr>
          <w:rFonts w:ascii="Times New Roman" w:hAnsi="Times New Roman" w:cs="Times New Roman"/>
          <w:sz w:val="24"/>
          <w:szCs w:val="24"/>
        </w:rPr>
        <w:t xml:space="preserve">so we proceed by fixing </w:t>
      </w:r>
      <w:r w:rsidR="00136B30">
        <w:rPr>
          <w:rFonts w:ascii="Times New Roman" w:hAnsi="Times New Roman" w:cs="Times New Roman"/>
          <w:i/>
          <w:sz w:val="24"/>
          <w:szCs w:val="24"/>
        </w:rPr>
        <w:t>ψ</w:t>
      </w:r>
      <w:r w:rsidR="00136B30" w:rsidRPr="00036F66">
        <w:rPr>
          <w:rFonts w:ascii="Times New Roman" w:hAnsi="Times New Roman" w:cs="Times New Roman"/>
          <w:i/>
          <w:sz w:val="24"/>
          <w:szCs w:val="24"/>
        </w:rPr>
        <w:t>=0</w:t>
      </w:r>
      <w:r w:rsidR="00136B30">
        <w:rPr>
          <w:rFonts w:ascii="Times New Roman" w:hAnsi="Times New Roman" w:cs="Times New Roman"/>
          <w:i/>
          <w:sz w:val="24"/>
          <w:szCs w:val="24"/>
        </w:rPr>
        <w:t>.</w:t>
      </w:r>
      <w:r w:rsidR="00136B30">
        <w:rPr>
          <w:rFonts w:ascii="Times New Roman" w:hAnsi="Times New Roman" w:cs="Times New Roman"/>
          <w:sz w:val="24"/>
          <w:szCs w:val="24"/>
        </w:rPr>
        <w:t xml:space="preserve">  </w:t>
      </w:r>
      <w:r w:rsidR="00747884" w:rsidRPr="00A83BF5">
        <w:rPr>
          <w:rFonts w:ascii="Times New Roman" w:hAnsi="Times New Roman" w:cs="Times New Roman"/>
          <w:sz w:val="24"/>
          <w:szCs w:val="24"/>
        </w:rPr>
        <w:t xml:space="preserve">We do not explore </w:t>
      </w:r>
      <w:r w:rsidR="00136B30">
        <w:rPr>
          <w:rFonts w:ascii="Times New Roman" w:hAnsi="Times New Roman" w:cs="Times New Roman"/>
          <w:sz w:val="24"/>
          <w:szCs w:val="24"/>
        </w:rPr>
        <w:t xml:space="preserve">the behavior of different values of </w:t>
      </w:r>
      <w:r w:rsidR="00136B30">
        <w:rPr>
          <w:rFonts w:ascii="Times New Roman" w:hAnsi="Times New Roman" w:cs="Times New Roman"/>
          <w:i/>
          <w:sz w:val="24"/>
          <w:szCs w:val="24"/>
        </w:rPr>
        <w:t>ψ</w:t>
      </w:r>
      <w:r w:rsidR="00136B30" w:rsidRPr="00A83BF5">
        <w:rPr>
          <w:rFonts w:ascii="Times New Roman" w:hAnsi="Times New Roman" w:cs="Times New Roman"/>
          <w:sz w:val="24"/>
          <w:szCs w:val="24"/>
        </w:rPr>
        <w:t xml:space="preserve"> </w:t>
      </w:r>
      <w:r w:rsidR="00747884" w:rsidRPr="00A83BF5">
        <w:rPr>
          <w:rFonts w:ascii="Times New Roman" w:hAnsi="Times New Roman" w:cs="Times New Roman"/>
          <w:sz w:val="24"/>
          <w:szCs w:val="24"/>
        </w:rPr>
        <w:t>further, but recommend it as a topic for future research.</w:t>
      </w:r>
      <w:r w:rsidR="00136B30">
        <w:rPr>
          <w:rFonts w:ascii="Times New Roman" w:hAnsi="Times New Roman" w:cs="Times New Roman"/>
          <w:sz w:val="24"/>
          <w:szCs w:val="24"/>
        </w:rPr>
        <w:t xml:space="preserve">  </w:t>
      </w:r>
      <w:r w:rsidR="00342924">
        <w:rPr>
          <w:rFonts w:ascii="Times New Roman" w:hAnsi="Times New Roman" w:cs="Times New Roman"/>
          <w:sz w:val="24"/>
          <w:szCs w:val="24"/>
        </w:rPr>
        <w:t>S</w:t>
      </w:r>
      <w:r w:rsidR="00772E4B" w:rsidRPr="00036F66">
        <w:rPr>
          <w:rFonts w:ascii="Times New Roman" w:hAnsi="Times New Roman" w:cs="Times New Roman"/>
          <w:sz w:val="24"/>
          <w:szCs w:val="24"/>
        </w:rPr>
        <w:t xml:space="preserve">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B5C1E5D"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1A019C">
        <w:rPr>
          <w:rFonts w:ascii="Times New Roman" w:hAnsi="Times New Roman" w:cs="Times New Roman"/>
          <w:sz w:val="24"/>
          <w:szCs w:val="24"/>
        </w:rPr>
        <w:t>, panel A-H</w:t>
      </w:r>
      <w:r>
        <w:rPr>
          <w:rFonts w:ascii="Times New Roman" w:hAnsi="Times New Roman" w:cs="Times New Roman"/>
          <w:sz w:val="24"/>
          <w:szCs w:val="24"/>
        </w:rPr>
        <w:t>).</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the estimation model only </w:t>
      </w:r>
      <w:r w:rsidR="0047209B">
        <w:rPr>
          <w:rFonts w:ascii="Times New Roman" w:hAnsi="Times New Roman" w:cs="Times New Roman"/>
          <w:sz w:val="24"/>
          <w:szCs w:val="24"/>
        </w:rPr>
        <w:t xml:space="preserve">considers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1E194B">
        <w:rPr>
          <w:rFonts w:ascii="Times New Roman" w:hAnsi="Times New Roman" w:cs="Times New Roman"/>
          <w:sz w:val="24"/>
          <w:szCs w:val="24"/>
        </w:rPr>
        <w:t>, panel</w:t>
      </w:r>
      <w:r w:rsidR="007450E8">
        <w:rPr>
          <w:rFonts w:ascii="Times New Roman" w:hAnsi="Times New Roman" w:cs="Times New Roman"/>
          <w:sz w:val="24"/>
          <w:szCs w:val="24"/>
        </w:rPr>
        <w:t xml:space="preserve"> </w:t>
      </w:r>
      <w:r w:rsidR="001E194B">
        <w:rPr>
          <w:rFonts w:ascii="Times New Roman" w:hAnsi="Times New Roman" w:cs="Times New Roman"/>
          <w:sz w:val="24"/>
          <w:szCs w:val="24"/>
        </w:rPr>
        <w:t>D</w:t>
      </w:r>
      <w:r w:rsidR="007450E8">
        <w:rPr>
          <w:rFonts w:ascii="Times New Roman" w:hAnsi="Times New Roman" w:cs="Times New Roman"/>
          <w:sz w:val="24"/>
          <w:szCs w:val="24"/>
        </w:rPr>
        <w:t xml:space="preserve">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s</w:t>
      </w:r>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86706A">
        <w:rPr>
          <w:rFonts w:ascii="Times New Roman" w:hAnsi="Times New Roman" w:cs="Times New Roman"/>
          <w:sz w:val="24"/>
          <w:szCs w:val="24"/>
        </w:rPr>
        <w:t>, panel A-</w:t>
      </w:r>
      <w:r w:rsidR="0047209B">
        <w:rPr>
          <w:rFonts w:ascii="Times New Roman" w:hAnsi="Times New Roman" w:cs="Times New Roman"/>
          <w:sz w:val="24"/>
          <w:szCs w:val="24"/>
        </w:rPr>
        <w:t>H</w:t>
      </w:r>
      <w:r w:rsidR="00C95CAD" w:rsidRPr="00036F66">
        <w:rPr>
          <w:rFonts w:ascii="Times New Roman" w:hAnsi="Times New Roman" w:cs="Times New Roman"/>
          <w:sz w:val="24"/>
          <w:szCs w:val="24"/>
        </w:rPr>
        <w:t xml:space="preserve">).  </w:t>
      </w:r>
    </w:p>
    <w:p w14:paraId="7C5B0B16" w14:textId="4FAE8E50"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6E2725">
        <w:rPr>
          <w:rFonts w:ascii="Times New Roman" w:hAnsi="Times New Roman" w:cs="Times New Roman"/>
          <w:sz w:val="24"/>
          <w:szCs w:val="24"/>
        </w:rPr>
        <w:t>, panel I-L</w:t>
      </w:r>
      <w:r w:rsidR="00555FEF">
        <w:rPr>
          <w:rFonts w:ascii="Times New Roman" w:hAnsi="Times New Roman" w:cs="Times New Roman"/>
          <w:sz w:val="24"/>
          <w:szCs w:val="24"/>
        </w:rPr>
        <w:t>)</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hen only 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F07D0">
        <w:rPr>
          <w:rFonts w:ascii="Times New Roman" w:hAnsi="Times New Roman" w:cs="Times New Roman"/>
          <w:sz w:val="24"/>
          <w:szCs w:val="24"/>
        </w:rPr>
        <w:t>;</w:t>
      </w:r>
      <w:r w:rsidR="00C22298">
        <w:rPr>
          <w:rFonts w:ascii="Times New Roman" w:hAnsi="Times New Roman" w:cs="Times New Roman"/>
          <w:sz w:val="24"/>
          <w:szCs w:val="24"/>
        </w:rPr>
        <w:t xml:space="preserve"> </w:t>
      </w:r>
      <w:r w:rsidR="006E2725">
        <w:rPr>
          <w:rFonts w:ascii="Times New Roman" w:hAnsi="Times New Roman" w:cs="Times New Roman"/>
          <w:sz w:val="24"/>
          <w:szCs w:val="24"/>
        </w:rPr>
        <w:t>Figure 1, panel J and L</w:t>
      </w:r>
      <w:r w:rsidR="00C22298">
        <w:rPr>
          <w:rFonts w:ascii="Times New Roman" w:hAnsi="Times New Roman" w:cs="Times New Roman"/>
          <w:sz w:val="24"/>
          <w:szCs w:val="24"/>
        </w:rPr>
        <w:t>)</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w:t>
      </w:r>
      <w:commentRangeStart w:id="0"/>
      <w:r w:rsidR="00C95CAD" w:rsidRPr="00036F66">
        <w:rPr>
          <w:rFonts w:ascii="Times New Roman" w:hAnsi="Times New Roman" w:cs="Times New Roman"/>
          <w:sz w:val="24"/>
          <w:szCs w:val="24"/>
        </w:rPr>
        <w:t>15.1 and 15.7</w:t>
      </w:r>
      <w:commentRangeEnd w:id="0"/>
      <w:r w:rsidR="00316382">
        <w:rPr>
          <w:rStyle w:val="CommentReference"/>
        </w:rPr>
        <w:commentReference w:id="0"/>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w:t>
      </w:r>
      <w:r w:rsidR="002F07D0">
        <w:rPr>
          <w:rFonts w:ascii="Times New Roman" w:hAnsi="Times New Roman" w:cs="Times New Roman"/>
          <w:sz w:val="24"/>
          <w:szCs w:val="24"/>
        </w:rPr>
        <w:t>; Figure 2, panel I</w:t>
      </w:r>
      <w:r w:rsidR="00C95CAD" w:rsidRPr="00036F66">
        <w:rPr>
          <w:rFonts w:ascii="Times New Roman" w:hAnsi="Times New Roman" w:cs="Times New Roman"/>
          <w:sz w:val="24"/>
          <w:szCs w:val="24"/>
        </w:rPr>
        <w:t>).  The precision improves markedly with increasing sample size (</w:t>
      </w:r>
      <w:r w:rsidR="002F07D0">
        <w:rPr>
          <w:rFonts w:ascii="Times New Roman" w:hAnsi="Times New Roman" w:cs="Times New Roman"/>
          <w:sz w:val="24"/>
          <w:szCs w:val="24"/>
        </w:rPr>
        <w:t>Figure 2, panel J-L</w:t>
      </w:r>
      <w:r w:rsidR="00C95CAD" w:rsidRPr="00036F66">
        <w:rPr>
          <w:rFonts w:ascii="Times New Roman" w:hAnsi="Times New Roman" w:cs="Times New Roman"/>
          <w:sz w:val="24"/>
          <w:szCs w:val="24"/>
        </w:rPr>
        <w:t xml:space="preserve">), and has an SD of </w:t>
      </w:r>
      <w:commentRangeStart w:id="1"/>
      <w:r w:rsidR="00C95CAD" w:rsidRPr="00036F66">
        <w:rPr>
          <w:rFonts w:ascii="Times New Roman" w:hAnsi="Times New Roman" w:cs="Times New Roman"/>
          <w:sz w:val="24"/>
          <w:szCs w:val="24"/>
        </w:rPr>
        <w:t>2.6 and 2.7</w:t>
      </w:r>
      <w:commentRangeEnd w:id="1"/>
      <w:r w:rsidR="00316382">
        <w:rPr>
          <w:rStyle w:val="CommentReference"/>
        </w:rPr>
        <w:commentReference w:id="1"/>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r w:rsidR="001B0C76">
        <w:rPr>
          <w:rFonts w:ascii="Times New Roman" w:hAnsi="Times New Roman" w:cs="Times New Roman"/>
          <w:sz w:val="24"/>
          <w:szCs w:val="24"/>
        </w:rPr>
        <w:t>; Figure 2, panel L</w:t>
      </w:r>
      <w:r w:rsidR="00C95CAD" w:rsidRPr="00036F66">
        <w:rPr>
          <w:rFonts w:ascii="Times New Roman" w:hAnsi="Times New Roman" w:cs="Times New Roman"/>
          <w:sz w:val="24"/>
          <w:szCs w:val="24"/>
        </w:rPr>
        <w:t>).</w:t>
      </w:r>
    </w:p>
    <w:p w14:paraId="0CBEA957" w14:textId="28EA51E5"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w:t>
      </w:r>
      <w:r w:rsidR="004C5A82">
        <w:rPr>
          <w:rFonts w:ascii="Times New Roman" w:hAnsi="Times New Roman" w:cs="Times New Roman"/>
          <w:sz w:val="24"/>
          <w:szCs w:val="24"/>
        </w:rPr>
        <w:lastRenderedPageBreak/>
        <w:t>estimate this parameter</w:t>
      </w:r>
      <w:r w:rsidR="005D2EC8">
        <w:rPr>
          <w:rFonts w:ascii="Times New Roman" w:hAnsi="Times New Roman" w:cs="Times New Roman"/>
          <w:sz w:val="24"/>
          <w:szCs w:val="24"/>
        </w:rPr>
        <w:t xml:space="preserve"> from a model that does not simulate persistent growth variation</w:t>
      </w:r>
      <w:r w:rsidR="0086706A">
        <w:rPr>
          <w:rFonts w:ascii="Times New Roman" w:hAnsi="Times New Roman" w:cs="Times New Roman"/>
          <w:sz w:val="24"/>
          <w:szCs w:val="24"/>
        </w:rPr>
        <w:t>,</w:t>
      </w:r>
      <w:r w:rsidR="005D2EC8">
        <w:rPr>
          <w:rFonts w:ascii="Times New Roman" w:hAnsi="Times New Roman" w:cs="Times New Roman"/>
          <w:sz w:val="24"/>
          <w:szCs w:val="24"/>
        </w:rPr>
        <w:t xml:space="preserve">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06B91D94"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AD0EBF">
        <w:rPr>
          <w:rFonts w:ascii="Times New Roman" w:hAnsi="Times New Roman" w:cs="Times New Roman"/>
          <w:sz w:val="24"/>
          <w:szCs w:val="24"/>
        </w:rPr>
        <w:t>estimated to approach zero</w:t>
      </w:r>
      <w:r w:rsidR="00C95CAD" w:rsidRPr="00036F66">
        <w:rPr>
          <w:rFonts w:ascii="Times New Roman" w:hAnsi="Times New Roman" w:cs="Times New Roman"/>
          <w:sz w:val="24"/>
          <w:szCs w:val="24"/>
        </w:rPr>
        <w:t xml:space="preserve">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p>
    <w:p w14:paraId="75D67A1F" w14:textId="7F31B5ED"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Finally, the c.v.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was</w:t>
      </w:r>
      <w:r w:rsidR="00900757">
        <w:rPr>
          <w:rFonts w:ascii="Times New Roman" w:hAnsi="Times New Roman" w:cs="Times New Roman"/>
          <w:sz w:val="24"/>
          <w:szCs w:val="24"/>
        </w:rPr>
        <w:t xml:space="preserve"> poorly estimated,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Figure 1 and Figure 2, panel V, W and X</w:t>
      </w:r>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this parameter was well estimated when an estimation model was fitted to its corresponding simulated data set (e.g., data was simulated with transient variation in growth and the model that estimates transient random-effects was fitted to these data)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86706A">
        <w:rPr>
          <w:rFonts w:ascii="Times New Roman" w:hAnsi="Times New Roman" w:cs="Times New Roman"/>
          <w:sz w:val="24"/>
          <w:szCs w:val="24"/>
        </w:rPr>
        <w:t>, panel U-X</w:t>
      </w:r>
      <w:r w:rsidR="00160204">
        <w:rPr>
          <w:rFonts w:ascii="Times New Roman" w:hAnsi="Times New Roman" w:cs="Times New Roman"/>
          <w:sz w:val="24"/>
          <w:szCs w:val="24"/>
        </w:rPr>
        <w:t>).</w:t>
      </w:r>
    </w:p>
    <w:p w14:paraId="69B79C5C" w14:textId="350626B8" w:rsidR="00C95CAD" w:rsidRDefault="0086706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bookmarkStart w:id="2" w:name="_GoBack"/>
      <w:bookmarkEnd w:id="2"/>
      <w:r w:rsidR="00C95CAD" w:rsidRPr="00036F66">
        <w:rPr>
          <w:rFonts w:ascii="Times New Roman" w:hAnsi="Times New Roman" w:cs="Times New Roman"/>
          <w:sz w:val="24"/>
          <w:szCs w:val="24"/>
        </w:rPr>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00C95CAD" w:rsidRPr="00036F66">
        <w:rPr>
          <w:rFonts w:ascii="Times New Roman" w:hAnsi="Times New Roman" w:cs="Times New Roman"/>
          <w:sz w:val="24"/>
          <w:szCs w:val="24"/>
        </w:rPr>
        <w:t>.  When the estimation model included no random-effects, or random-effects for upkeep costs (</w:t>
      </w:r>
      <w:r w:rsidR="00C95CAD" w:rsidRPr="00036F66">
        <w:rPr>
          <w:rFonts w:ascii="Times New Roman" w:hAnsi="Times New Roman" w:cs="Times New Roman"/>
          <w:i/>
          <w:sz w:val="24"/>
          <w:szCs w:val="24"/>
        </w:rPr>
        <w:t>k</w:t>
      </w:r>
      <w:r w:rsidR="00C95CAD" w:rsidRPr="00036F66">
        <w:rPr>
          <w:rFonts w:ascii="Times New Roman" w:hAnsi="Times New Roman" w:cs="Times New Roman"/>
          <w:i/>
          <w:sz w:val="24"/>
          <w:szCs w:val="24"/>
          <w:vertAlign w:val="subscript"/>
        </w:rPr>
        <w:t>i,s</w:t>
      </w:r>
      <w:r w:rsidR="00C95CAD" w:rsidRPr="00036F66">
        <w:rPr>
          <w:rFonts w:ascii="Times New Roman" w:hAnsi="Times New Roman" w:cs="Times New Roman"/>
          <w:sz w:val="24"/>
          <w:szCs w:val="24"/>
        </w:rPr>
        <w:t xml:space="preserve">) only, almost all model fits were positive definite.  Fewer simulation replicates were positive </w:t>
      </w:r>
      <w:r w:rsidR="00C95CAD" w:rsidRPr="00036F66">
        <w:rPr>
          <w:rFonts w:ascii="Times New Roman" w:hAnsi="Times New Roman" w:cs="Times New Roman"/>
          <w:sz w:val="24"/>
          <w:szCs w:val="24"/>
        </w:rPr>
        <w:lastRenderedPageBreak/>
        <w:t>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Pr>
          <w:rFonts w:ascii="Times New Roman" w:hAnsi="Times New Roman" w:cs="Times New Roman"/>
          <w:sz w:val="24"/>
          <w:szCs w:val="24"/>
        </w:rPr>
        <w:t>), particularly at lower sample sizes (see</w:t>
      </w:r>
      <w:r w:rsidR="004225A8">
        <w:rPr>
          <w:rFonts w:ascii="Times New Roman" w:hAnsi="Times New Roman" w:cs="Times New Roman"/>
          <w:sz w:val="24"/>
          <w:szCs w:val="24"/>
        </w:rPr>
        <w:t xml:space="preserve"> Figure 2</w:t>
      </w:r>
      <w:r w:rsidR="00C95CAD"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41B953EB"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63653">
        <w:rPr>
          <w:rFonts w:ascii="Times New Roman" w:hAnsi="Times New Roman" w:cs="Times New Roman"/>
          <w:sz w:val="24"/>
          <w:szCs w:val="24"/>
        </w:rPr>
        <w:t>Fig.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given individual</w:t>
      </w:r>
      <w:r w:rsidR="00163653">
        <w:rPr>
          <w:rFonts w:ascii="Times New Roman" w:hAnsi="Times New Roman" w:cs="Times New Roman"/>
          <w:sz w:val="24"/>
          <w:szCs w:val="24"/>
        </w:rPr>
        <w:t xml:space="preserve"> (Fig.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de2u652s","properties":{"formattedCitation":"(Akaike, 1998)","plainCitation":"(Akaike, 1998)"},"citationItems":[{"id":29,"uris":["http://zotero.org/users/2330715/items/9GDW7X24"],"uri":["http://zotero.org/users/2330715/items/9GDW7X24"],"itemData":{"id":29,"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rt7sr8g69","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Rr0l0Uma","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4366B2">
        <w:rPr>
          <w:rFonts w:ascii="Times New Roman" w:hAnsi="Times New Roman" w:cs="Times New Roman"/>
          <w:sz w:val="24"/>
          <w:szCs w:val="24"/>
        </w:rPr>
        <w:t>.</w:t>
      </w:r>
      <w:r w:rsidR="004C3D09">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a0Xqn1b0","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4366B2">
        <w:rPr>
          <w:rFonts w:ascii="Times New Roman" w:hAnsi="Times New Roman" w:cs="Times New Roman"/>
          <w:sz w:val="24"/>
          <w:szCs w:val="24"/>
        </w:rPr>
        <w:t xml:space="preserve">Differences in the estimates of </w:t>
      </w:r>
      <w:r w:rsidR="004366B2" w:rsidRPr="00036F66">
        <w:rPr>
          <w:rFonts w:ascii="Times New Roman" w:hAnsi="Times New Roman" w:cs="Times New Roman"/>
          <w:sz w:val="24"/>
          <w:szCs w:val="24"/>
        </w:rPr>
        <w:t>length at birth (</w:t>
      </w:r>
      <w:r w:rsidR="004366B2" w:rsidRPr="00036F66">
        <w:rPr>
          <w:rFonts w:ascii="Times New Roman" w:hAnsi="Times New Roman" w:cs="Times New Roman"/>
          <w:i/>
          <w:sz w:val="24"/>
          <w:szCs w:val="24"/>
        </w:rPr>
        <w:t>L</w:t>
      </w:r>
      <w:r w:rsidR="004366B2" w:rsidRPr="00036F66">
        <w:rPr>
          <w:rFonts w:ascii="Times New Roman" w:hAnsi="Times New Roman" w:cs="Times New Roman"/>
          <w:i/>
          <w:sz w:val="24"/>
          <w:szCs w:val="24"/>
          <w:vertAlign w:val="subscript"/>
        </w:rPr>
        <w:t>0,s</w:t>
      </w:r>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and median asymptotic length </w:t>
      </w:r>
      <w:r w:rsidR="004366B2"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compared to Dunn et al. (2006) are likely due to differences in the sample size of small individuals between the two studies, rather than any difference in methodology.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NfQTCIO","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72A8CA69"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157EA">
        <w:rPr>
          <w:rFonts w:ascii="Times New Roman" w:hAnsi="Times New Roman" w:cs="Times New Roman"/>
          <w:sz w:val="24"/>
          <w:szCs w:val="24"/>
        </w:rPr>
        <w:t>).  We note that</w:t>
      </w:r>
      <w:r w:rsidR="002B0564">
        <w:rPr>
          <w:rFonts w:ascii="Times New Roman" w:hAnsi="Times New Roman" w:cs="Times New Roman"/>
          <w:sz w:val="24"/>
          <w:szCs w:val="24"/>
        </w:rPr>
        <w:t xml:space="preserve"> the simulation experiment identified a lack of performance of this model in estimating the correct parameter values when data are simulated from a model with persistent growth variation.  </w:t>
      </w:r>
      <w:r w:rsidR="00D157EA">
        <w:rPr>
          <w:rFonts w:ascii="Times New Roman" w:hAnsi="Times New Roman" w:cs="Times New Roman"/>
          <w:sz w:val="24"/>
          <w:szCs w:val="24"/>
        </w:rPr>
        <w:t>However, t</w:t>
      </w:r>
      <w:r w:rsidR="004E52DE" w:rsidRPr="00036F66">
        <w:rPr>
          <w:rFonts w:ascii="Times New Roman" w:hAnsi="Times New Roman" w:cs="Times New Roman"/>
          <w:sz w:val="24"/>
          <w:szCs w:val="24"/>
        </w:rPr>
        <w:t>he model that included both persistent and transient variation in individual growth rates (</w:t>
      </w:r>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 xml:space="preserve">s,i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w:t>
      </w:r>
      <w:del w:id="3" w:author="Darcy Webber" w:date="2015-06-15T09:18:00Z">
        <w:r w:rsidR="00CB543C" w:rsidDel="00D157EA">
          <w:rPr>
            <w:rFonts w:ascii="Times New Roman" w:hAnsi="Times New Roman" w:cs="Times New Roman"/>
            <w:sz w:val="24"/>
            <w:szCs w:val="24"/>
          </w:rPr>
          <w:delText xml:space="preserve">fixed </w:delText>
        </w:r>
      </w:del>
      <w:ins w:id="4" w:author="Darcy Webber" w:date="2015-06-15T09:18:00Z">
        <w:r w:rsidR="00D157EA">
          <w:rPr>
            <w:rFonts w:ascii="Times New Roman" w:hAnsi="Times New Roman" w:cs="Times New Roman"/>
            <w:sz w:val="24"/>
            <w:szCs w:val="24"/>
          </w:rPr>
          <w:t xml:space="preserve">random </w:t>
        </w:r>
      </w:ins>
      <w:r w:rsidR="00CB543C">
        <w:rPr>
          <w:rFonts w:ascii="Times New Roman" w:hAnsi="Times New Roman" w:cs="Times New Roman"/>
          <w:sz w:val="24"/>
          <w:szCs w:val="24"/>
        </w:rPr>
        <w:t>effect</w:t>
      </w:r>
      <w:r w:rsidR="00D157EA">
        <w:rPr>
          <w:rFonts w:ascii="Times New Roman" w:hAnsi="Times New Roman" w:cs="Times New Roman"/>
          <w:sz w:val="24"/>
          <w:szCs w:val="24"/>
        </w:rPr>
        <w:t xml:space="preserve"> (Table 3)</w:t>
      </w:r>
      <w:r w:rsidR="004E52DE">
        <w:rPr>
          <w:rFonts w:ascii="Times New Roman" w:hAnsi="Times New Roman" w:cs="Times New Roman"/>
          <w:sz w:val="24"/>
          <w:szCs w:val="24"/>
        </w:rPr>
        <w:t xml:space="preserve">.  </w:t>
      </w:r>
      <w:r w:rsidR="00D157EA">
        <w:rPr>
          <w:rFonts w:ascii="Times New Roman" w:hAnsi="Times New Roman" w:cs="Times New Roman"/>
          <w:sz w:val="24"/>
          <w:szCs w:val="24"/>
        </w:rPr>
        <w:t>Furthermore</w:t>
      </w:r>
      <w:r w:rsidR="00CB543C">
        <w:rPr>
          <w:rFonts w:ascii="Times New Roman" w:hAnsi="Times New Roman" w:cs="Times New Roman"/>
          <w:sz w:val="24"/>
          <w:szCs w:val="24"/>
        </w:rPr>
        <w:t xml:space="preserve">, </w:t>
      </w:r>
      <w:r w:rsidR="004E52DE" w:rsidRPr="00036F66">
        <w:rPr>
          <w:rFonts w:ascii="Times New Roman" w:hAnsi="Times New Roman" w:cs="Times New Roman"/>
          <w:sz w:val="24"/>
          <w:szCs w:val="24"/>
        </w:rPr>
        <w:t>the maximum likelihood estimate of the magnitude of persistent variation (</w:t>
      </w:r>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w:t>
      </w:r>
      <w:r w:rsidR="00D157EA">
        <w:rPr>
          <w:rFonts w:ascii="Times New Roman" w:hAnsi="Times New Roman" w:cs="Times New Roman"/>
          <w:sz w:val="24"/>
          <w:szCs w:val="24"/>
        </w:rPr>
        <w:t xml:space="preserve"> variation in growth within the Antarctic toothfish</w:t>
      </w:r>
      <w:r w:rsidR="00CB543C">
        <w:rPr>
          <w:rFonts w:ascii="Times New Roman" w:hAnsi="Times New Roman" w:cs="Times New Roman"/>
          <w:sz w:val="24"/>
          <w:szCs w:val="24"/>
        </w:rPr>
        <w:t xml:space="preserve">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D157EA">
        <w:rPr>
          <w:rFonts w:ascii="Times New Roman" w:hAnsi="Times New Roman" w:cs="Times New Roman"/>
          <w:sz w:val="24"/>
          <w:szCs w:val="24"/>
        </w:rPr>
        <w:t>For these reason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in growth rates (</w:t>
      </w:r>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e suggest that the model that includes </w:t>
      </w:r>
      <w:r w:rsidR="00D157EA" w:rsidRPr="00036F66">
        <w:rPr>
          <w:rFonts w:ascii="Times New Roman" w:hAnsi="Times New Roman" w:cs="Times New Roman"/>
          <w:sz w:val="24"/>
          <w:szCs w:val="24"/>
        </w:rPr>
        <w:t>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157EA">
        <w:rPr>
          <w:rFonts w:ascii="Times New Roman" w:hAnsi="Times New Roman" w:cs="Times New Roman"/>
          <w:sz w:val="24"/>
          <w:szCs w:val="24"/>
        </w:rPr>
        <w:t xml:space="preserve"> only) </w:t>
      </w:r>
      <w:r w:rsidR="003417B6" w:rsidRPr="00036F66">
        <w:rPr>
          <w:rFonts w:ascii="Times New Roman" w:hAnsi="Times New Roman" w:cs="Times New Roman"/>
          <w:sz w:val="24"/>
          <w:szCs w:val="24"/>
        </w:rPr>
        <w:t xml:space="preserve"> </w:t>
      </w:r>
      <w:r w:rsidR="003417B6">
        <w:rPr>
          <w:rFonts w:ascii="Times New Roman" w:hAnsi="Times New Roman" w:cs="Times New Roman"/>
          <w:sz w:val="24"/>
          <w:szCs w:val="24"/>
        </w:rPr>
        <w:t xml:space="preserve">is the best choice for </w:t>
      </w:r>
      <w:r w:rsidR="00D157EA">
        <w:rPr>
          <w:rFonts w:ascii="Times New Roman" w:hAnsi="Times New Roman" w:cs="Times New Roman"/>
          <w:sz w:val="24"/>
          <w:szCs w:val="24"/>
        </w:rPr>
        <w:t>these data</w:t>
      </w:r>
      <w:r w:rsidR="003417B6">
        <w:rPr>
          <w:rFonts w:ascii="Times New Roman" w:hAnsi="Times New Roman" w:cs="Times New Roman"/>
          <w:sz w:val="24"/>
          <w:szCs w:val="24"/>
        </w:rPr>
        <w:t>.</w:t>
      </w:r>
    </w:p>
    <w:p w14:paraId="7095CA68" w14:textId="27938E00"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r w:rsidR="00086280" w:rsidRPr="00B93240">
        <w:rPr>
          <w:rFonts w:ascii="Times New Roman" w:hAnsi="Times New Roman" w:cs="Times New Roman"/>
          <w:sz w:val="24"/>
          <w:szCs w:val="24"/>
        </w:rPr>
        <w:t>0.632</w:t>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w:t>
      </w:r>
      <w:r w:rsidR="00502D4B">
        <w:rPr>
          <w:rFonts w:ascii="Times New Roman" w:hAnsi="Times New Roman" w:cs="Times New Roman"/>
          <w:sz w:val="24"/>
          <w:szCs w:val="24"/>
        </w:rPr>
        <w:t xml:space="preserve"> that did not consider persistent or transient</w:t>
      </w:r>
      <w:r w:rsidR="00502D4B" w:rsidRPr="00036F66">
        <w:rPr>
          <w:rFonts w:ascii="Times New Roman" w:hAnsi="Times New Roman" w:cs="Times New Roman"/>
          <w:sz w:val="24"/>
          <w:szCs w:val="24"/>
        </w:rPr>
        <w:t xml:space="preserve"> variation in growth rates</w:t>
      </w:r>
      <w:r w:rsidR="00DB3AA7" w:rsidRPr="00036F66">
        <w:rPr>
          <w:rFonts w:ascii="Times New Roman" w:hAnsi="Times New Roman" w:cs="Times New Roman"/>
          <w:sz w:val="24"/>
          <w:szCs w:val="24"/>
        </w:rPr>
        <w:t xml:space="preserve"> (</w:t>
      </w:r>
      <w:r w:rsidR="005A3210">
        <w:rPr>
          <w:rFonts w:ascii="Times New Roman" w:hAnsi="Times New Roman" w:cs="Times New Roman"/>
          <w:sz w:val="24"/>
          <w:szCs w:val="24"/>
        </w:rPr>
        <w:t>Figure 4</w:t>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ed at resighting (or vice versa,</w:t>
      </w:r>
      <w:r w:rsidR="00783ECB">
        <w:rPr>
          <w:rFonts w:ascii="Times New Roman" w:hAnsi="Times New Roman" w:cs="Times New Roman"/>
          <w:sz w:val="24"/>
          <w:szCs w:val="24"/>
        </w:rPr>
        <w:t xml:space="preserve"> Figure 4</w:t>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B04A34">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4E9253FA"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w:t>
      </w:r>
      <w:r w:rsidR="004C2386" w:rsidRPr="00036F66">
        <w:rPr>
          <w:rFonts w:ascii="Times New Roman" w:hAnsi="Times New Roman" w:cs="Times New Roman"/>
          <w:sz w:val="24"/>
          <w:szCs w:val="24"/>
        </w:rPr>
        <w:t xml:space="preserve">simulation experiment </w:t>
      </w:r>
      <w:r w:rsidR="004C2386">
        <w:rPr>
          <w:rFonts w:ascii="Times New Roman" w:hAnsi="Times New Roman" w:cs="Times New Roman"/>
          <w:sz w:val="24"/>
          <w:szCs w:val="24"/>
        </w:rPr>
        <w:t xml:space="preserve">and a </w:t>
      </w:r>
      <w:r w:rsidRPr="00036F66">
        <w:rPr>
          <w:rFonts w:ascii="Times New Roman" w:hAnsi="Times New Roman" w:cs="Times New Roman"/>
          <w:sz w:val="24"/>
          <w:szCs w:val="24"/>
        </w:rPr>
        <w:t xml:space="preserve">case study application for Antarctic toothfish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 xml:space="preserve">as well as differences in growth rate between </w:t>
      </w:r>
      <w:r w:rsidR="00657711">
        <w:rPr>
          <w:rFonts w:ascii="Times New Roman" w:hAnsi="Times New Roman" w:cs="Times New Roman"/>
          <w:sz w:val="24"/>
          <w:szCs w:val="24"/>
        </w:rPr>
        <w:t xml:space="preserve">females and </w:t>
      </w:r>
      <w:r w:rsidR="0070070B" w:rsidRPr="00036F66">
        <w:rPr>
          <w:rFonts w:ascii="Times New Roman" w:hAnsi="Times New Roman" w:cs="Times New Roman"/>
          <w:sz w:val="24"/>
          <w:szCs w:val="24"/>
        </w:rPr>
        <w:t>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B37F45">
        <w:rPr>
          <w:rFonts w:ascii="Times New Roman" w:hAnsi="Times New Roman" w:cs="Times New Roman"/>
          <w:sz w:val="24"/>
          <w:szCs w:val="24"/>
        </w:rPr>
        <w:t xml:space="preserve"> </w:t>
      </w:r>
      <w:r w:rsidR="00B37F45">
        <w:rPr>
          <w:rFonts w:ascii="Times New Roman" w:hAnsi="Times New Roman" w:cs="Times New Roman"/>
          <w:sz w:val="24"/>
          <w:szCs w:val="24"/>
        </w:rPr>
        <w:fldChar w:fldCharType="begin"/>
      </w:r>
      <w:r w:rsidR="00B37F45">
        <w:rPr>
          <w:rFonts w:ascii="Times New Roman" w:hAnsi="Times New Roman" w:cs="Times New Roman"/>
          <w:sz w:val="24"/>
          <w:szCs w:val="24"/>
        </w:rPr>
        <w:instrText xml:space="preserve"> ADDIN ZOTERO_ITEM CSL_CITATION {"citationID":"2fqo6dmbs8","properties":{"formattedCitation":"(Shelton et al., 2013; Snover et al., 2005; Stawitz et al., In review; Thorson and Minte-Vera, In press; Vincenzi et al., 2014)","plainCitation":"(Shelton et al., 2013; Snover et al., 2005; Stawitz et al., In review; Thorson and Minte-Vera, In press; Vincenzi et al., 2014)"},"citationItems":[{"id":"wsxqUtOs/fjHfg0ey","uris":["http://zotero.org/users/251206/items/EFDWH7VZ"],"uri":["http://zotero.org/users/251206/items/EFDWH7VZ"],"itemData":{"id":"wsxqUtOs/fjHfg0ey","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id":"wsxqUtOs/lrTXnbps","uris":["http://zotero.org/users/251206/items/GVV2IIZK"],"uri":["http://zotero.org/users/251206/items/GVV2IIZK"],"itemData":{"id":"wsxqUtOs/lrTXnbps","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wsxqUtOs/ROpN62Jn","uris":["http://zotero.org/users/251206/items/3EIBHB7W"],"uri":["http://zotero.org/users/251206/items/3EIBHB7W"],"itemData":{"id":"wsxqUtOs/ROpN62Jn","type":"article-journal","title":"Relative magnitude of cohort, age, and year effects on size at age of exploited marine fishes","container-title":"Fisheres Research","author":[{"family":"Thorson","given":"James T."},{"family":"Minte-Vera","given":"Carolina"}],"issued":{"literal":"In press"},"container-title-short":"Fish. Res."}},{"id":"wsxqUtOs/SoHYwbrf","uris":["http://zotero.org/users/251206/items/EM6I5A4D"],"uri":["http://zotero.org/users/251206/items/EM6I5A4D"],"itemData":{"id":"wsxqUtOs/SoHYwbrf","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year":2014,"month":9,"day":11},"accessed":{"year":2015,"month":1,"day":24,"season":"20:59:11"},"page-first":"e1003828","container-title-short":"PLoS Comput Biol"}}],"schema":"https://github.com/citation-style-language/schema/raw/master/csl-citation.json"} </w:instrText>
      </w:r>
      <w:r w:rsidR="00B37F45">
        <w:rPr>
          <w:rFonts w:ascii="Times New Roman" w:hAnsi="Times New Roman" w:cs="Times New Roman"/>
          <w:sz w:val="24"/>
          <w:szCs w:val="24"/>
        </w:rPr>
        <w:fldChar w:fldCharType="separate"/>
      </w:r>
      <w:r w:rsidR="00B37F45" w:rsidRPr="00B37F45">
        <w:rPr>
          <w:rFonts w:ascii="Times New Roman" w:hAnsi="Times New Roman" w:cs="Times New Roman"/>
          <w:sz w:val="24"/>
        </w:rPr>
        <w:t>(Shelton et al., 2013; Snover et al., 2005; Stawitz et al., In review; Thorson and Minte-Vera, In press; Vincenzi et al., 2014)</w:t>
      </w:r>
      <w:r w:rsidR="00B37F45">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0C1EC1">
        <w:rPr>
          <w:rFonts w:ascii="Times New Roman" w:hAnsi="Times New Roman" w:cs="Times New Roman"/>
          <w:sz w:val="24"/>
          <w:szCs w:val="24"/>
        </w:rPr>
        <w:t>(e.g.,</w:t>
      </w:r>
      <w:r w:rsidR="006A4C18">
        <w:rPr>
          <w:rFonts w:ascii="Times New Roman" w:hAnsi="Times New Roman" w:cs="Times New Roman"/>
          <w:sz w:val="24"/>
          <w:szCs w:val="24"/>
        </w:rPr>
        <w:t xml:space="preserve"> </w:t>
      </w:r>
      <w:r w:rsidR="006A4C18">
        <w:rPr>
          <w:rFonts w:ascii="Times New Roman" w:hAnsi="Times New Roman" w:cs="Times New Roman"/>
          <w:sz w:val="24"/>
          <w:szCs w:val="24"/>
        </w:rPr>
        <w:fldChar w:fldCharType="begin"/>
      </w:r>
      <w:r w:rsidR="006A4C18">
        <w:rPr>
          <w:rFonts w:ascii="Times New Roman" w:hAnsi="Times New Roman" w:cs="Times New Roman"/>
          <w:sz w:val="24"/>
          <w:szCs w:val="24"/>
        </w:rPr>
        <w:instrText xml:space="preserve"> ADDIN ZOTERO_ITEM CSL_CITATION {"citationID":"21ctjpe21l","properties":{"formattedCitation":"(Brooks et al., 2013a)","plainCitation":"(Brooks et al., 2013a)"},"citationItems":[{"id":43,"uris":["http://zotero.org/users/2330715/items/ETR26AUZ"],"uri":["http://zotero.org/users/2330715/items/ETR26AUZ"],"itemData":{"id":43,"type":"article-journal","title":"A Method for Detecting Positive Growth Autocorrelation without Marking Individuals","container-title":"PLoS ONE","page":"e76389","volume":"8","issue":"10","source":"CrossRef","DOI":"10.1371/journal.pone.0076389","ISSN":"1932-6203","language":"en","author":[{"family":"Brooks","given":"Mollie E."},{"family":"McCoy","given":"Michael W."},{"family":"Bolker","given":"Benjamin M."}],"editor":[{"family":"Dalby","given":"Andrew R."}],"issued":{"date-parts":[["2013",10,28]]},"accessed":{"date-parts":[["2015",2,17]]}}}],"schema":"https://github.com/citation-style-language/schema/raw/master/csl-citation.json"} </w:instrText>
      </w:r>
      <w:r w:rsidR="006A4C18">
        <w:rPr>
          <w:rFonts w:ascii="Times New Roman" w:hAnsi="Times New Roman" w:cs="Times New Roman"/>
          <w:sz w:val="24"/>
          <w:szCs w:val="24"/>
        </w:rPr>
        <w:fldChar w:fldCharType="separate"/>
      </w:r>
      <w:r w:rsidR="006A4C18" w:rsidRPr="006A4C18">
        <w:rPr>
          <w:rFonts w:ascii="Times New Roman" w:hAnsi="Times New Roman" w:cs="Times New Roman"/>
          <w:sz w:val="24"/>
        </w:rPr>
        <w:t>Brooks et al., 2013</w:t>
      </w:r>
      <w:r w:rsidR="006A4C18">
        <w:rPr>
          <w:rFonts w:ascii="Times New Roman" w:hAnsi="Times New Roman" w:cs="Times New Roman"/>
          <w:sz w:val="24"/>
          <w:szCs w:val="24"/>
        </w:rPr>
        <w:fldChar w:fldCharType="end"/>
      </w:r>
      <w:r w:rsidR="006A4C18">
        <w:rPr>
          <w:rFonts w:ascii="Times New Roman" w:hAnsi="Times New Roman" w:cs="Times New Roman"/>
          <w:sz w:val="24"/>
          <w:szCs w:val="24"/>
        </w:rPr>
        <w:t>)</w:t>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616267A"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w:t>
      </w:r>
      <w:r w:rsidR="00C47457" w:rsidRPr="00036F66">
        <w:rPr>
          <w:rFonts w:ascii="Times New Roman" w:hAnsi="Times New Roman" w:cs="Times New Roman"/>
          <w:sz w:val="24"/>
          <w:szCs w:val="24"/>
        </w:rPr>
        <w:lastRenderedPageBreak/>
        <w:t xml:space="preserve">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EA1BA1">
        <w:rPr>
          <w:rFonts w:ascii="Times New Roman" w:hAnsi="Times New Roman" w:cs="Times New Roman"/>
          <w:sz w:val="24"/>
          <w:szCs w:val="24"/>
        </w:rPr>
        <w:t xml:space="preserve"> and condition</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SZJZjpg","properties":{"formattedCitation":"(Thorson, 2015)","plainCitation":"(Thorson, 2015)"},"citationItems":[{"id":85,"uris":["http://zotero.org/users/2330715/items/WC43FSTE"],"uri":["http://zotero.org/users/2330715/items/WC43FSTE"],"itemData":{"id":85,"type":"article-journal","title":"Spatio-temporal variation in fish condition is not consistently explained by density, temperature, or season for California Current groundfishes","container-title":"Marine Ecology Progress Series","page":"101-112","volume":"526","source":"CrossRef","DOI":"10.3354/meps11204","ISSN":"0171-8630, 1616-1599","language":"en","author":[{"family":"Thorson","given":"Jt"}],"issued":{"date-parts":[["2015",4,22]]},"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Thorson,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The modelling framework we present here could easily be modified to include spatial variation in growth rates, either among spatial strata or using geostatistical techniques</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uDDIdu0","properties":{"formattedCitation":"(Shelton et al., 2014; Thorson et al., 2015)","plainCitation":"(Shelton et al., 2014; Thorson et al., 2015)"},"citationItems":[{"id":"J2Jv6esL/zqaIvc6v","uris":["http://zotero.org/users/251206/items/V3ZFK5E8"],"uri":["http://zotero.org/users/251206/items/V3ZFK5E8"],"itemData":{"id":"J2Jv6esL/zqaIvc6v","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year":2014,"month":7,"day":8},"accessed":{"year":2014,"month":10,"day":28},"page-first":"1655","container-title-short":"Can. J. Fish. Aquat. Sci."}},{"id":40,"uris":["http://zotero.org/users/2330715/items/DHD9SAE5"],"uri":["http://zotero.org/users/2330715/items/DHD9SAE5"],"itemData":{"id":40,"type":"article-journal","title":"The importance of spatial models for estimating the strength of density dependence","container-title":"Ecology","page":"1202-1212","volume":"96","issue":"5","source":"CrossRef","DOI":"10.1890/14-0739.1","ISSN":"0012-9658","language":"en","author":[{"family":"Thorson","given":"James T."},{"family":"Skaug","given":"Hans J."},{"family":"Kristensen","given":"Kasper"},{"family":"Shelton","given":"Andrew O."},{"family":"Ward","given":"Eric J."},{"family":"Harms","given":"John H."},{"family":"Benante","given":"James A."}],"issued":{"date-parts":[["2015",5]]},"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Shelton et al., 2014; Thorson et al.,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6661E1FA"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18,"uris":["http://zotero.org/users/2330715/items/75IQU7XC"],"uri":["http://zotero.org/users/2330715/items/75IQU7XC"],"itemData":{"id":18,"type":"article-journal","title":"Effects of tag-related injuries and timing of tagging on growth of rock lobster, &lt;i&gt;Jasus lalandii&lt;/i&gt;","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53,"uris":["http://zotero.org/users/2330715/items/IR9GUUVI"],"uri":["http://zotero.org/users/2330715/items/IR9GUUVI"],"itemData":{"id":53,"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48,"uris":["http://zotero.org/users/2330715/items/GP56X83I"],"uri":["http://zotero.org/users/2330715/items/GP56X83I"],"itemData":{"id":48,"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atae4nt75","properties":{"formattedCitation":"(Eveson et al., 2004)","plainCitation":"(Eveson et al., 2004)"},"citationItems":[{"id":27,"uris":["http://zotero.org/users/2330715/items/96UQ6SZZ"],"uri":["http://zotero.org/users/2330715/items/96UQ6SZZ"],"itemData":{"id":27,"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w:t>
      </w:r>
      <w:r w:rsidRPr="00036F66">
        <w:rPr>
          <w:rFonts w:ascii="Times New Roman" w:hAnsi="Times New Roman" w:cs="Times New Roman"/>
          <w:sz w:val="24"/>
          <w:szCs w:val="24"/>
        </w:rPr>
        <w:lastRenderedPageBreak/>
        <w:t>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44322C77"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flm2kocbq","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khlbjcktc","properties":{"formattedCitation":"(Hordyk et al., 2015)","plainCitation":"(Hordyk et al., 2015)"},"citationItems":[{"id":41,"uris":["http://zotero.org/users/2330715/items/DSPH8F55"],"uri":["http://zotero.org/users/2330715/items/DSPH8F55"],"itemData":{"id":41,"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w:t>
      </w:r>
      <w:r w:rsidRPr="00036F66">
        <w:rPr>
          <w:rFonts w:ascii="Times New Roman" w:hAnsi="Times New Roman" w:cs="Times New Roman"/>
          <w:sz w:val="24"/>
          <w:szCs w:val="24"/>
        </w:rPr>
        <w:lastRenderedPageBreak/>
        <w:t xml:space="preserve">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78DDD648"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w:t>
      </w:r>
      <w:r w:rsidR="00E50C75">
        <w:rPr>
          <w:rFonts w:ascii="Times New Roman" w:hAnsi="Times New Roman" w:cs="Times New Roman"/>
          <w:sz w:val="24"/>
          <w:szCs w:val="24"/>
        </w:rPr>
        <w:t xml:space="preserve">females and </w:t>
      </w:r>
      <w:r w:rsidR="00401AC2" w:rsidRPr="00036F66">
        <w:rPr>
          <w:rFonts w:ascii="Times New Roman" w:hAnsi="Times New Roman" w:cs="Times New Roman"/>
          <w:sz w:val="24"/>
          <w:szCs w:val="24"/>
        </w:rPr>
        <w:t>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xml:space="preserve">, containing code </w:t>
      </w:r>
      <w:r w:rsidR="00567755">
        <w:rPr>
          <w:rFonts w:ascii="Times New Roman" w:hAnsi="Times New Roman" w:cs="Times New Roman"/>
          <w:sz w:val="24"/>
          <w:szCs w:val="24"/>
        </w:rPr>
        <w:t>for</w:t>
      </w:r>
      <w:r w:rsidR="0070070B" w:rsidRPr="00036F66">
        <w:rPr>
          <w:rFonts w:ascii="Times New Roman" w:hAnsi="Times New Roman" w:cs="Times New Roman"/>
          <w:sz w:val="24"/>
          <w:szCs w:val="24"/>
        </w:rPr>
        <w:t xml:space="preserve">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Kristensen </w:t>
      </w:r>
      <w:r w:rsidR="00840BBD" w:rsidRPr="00036F66">
        <w:rPr>
          <w:rFonts w:ascii="Times New Roman" w:hAnsi="Times New Roman" w:cs="Times New Roman"/>
          <w:sz w:val="24"/>
          <w:szCs w:val="24"/>
        </w:rPr>
        <w:lastRenderedPageBreak/>
        <w:t>and H. Skaug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28966ECE" w14:textId="00B60D47" w:rsidR="00A94EC6" w:rsidRPr="00D11BE8" w:rsidRDefault="005F4D7C" w:rsidP="00D11BE8">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587B188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fldChar w:fldCharType="begin"/>
      </w:r>
      <w:r w:rsidRPr="00EE24D6">
        <w:rPr>
          <w:rFonts w:ascii="Times New Roman" w:hAnsi="Times New Roman" w:cs="Times New Roman"/>
          <w:sz w:val="24"/>
          <w:szCs w:val="24"/>
        </w:rPr>
        <w:instrText xml:space="preserve"> ADDIN ZOTERO_BIBL {"uncited":[["http://zotero.org/users/2330715/items/XSBU2D3D"]],"omitted":[["http://zotero.org/users/251206/items/6DCADWSU"]],"custom":[]} CSL_BIBLIOGRAPHY </w:instrText>
      </w:r>
      <w:r w:rsidRPr="00EE24D6">
        <w:rPr>
          <w:rFonts w:ascii="Times New Roman" w:hAnsi="Times New Roman" w:cs="Times New Roman"/>
          <w:sz w:val="24"/>
          <w:szCs w:val="24"/>
        </w:rPr>
        <w:fldChar w:fldCharType="separate"/>
      </w:r>
      <w:r w:rsidRPr="00EE24D6">
        <w:rPr>
          <w:rFonts w:ascii="Times New Roman" w:hAnsi="Times New Roman" w:cs="Times New Roman"/>
          <w:sz w:val="24"/>
          <w:szCs w:val="24"/>
        </w:rPr>
        <w:t>Akaike, H., 1998. Information Theory and an Extension of the Maximum Likelihood Principle, in: Parzen, E., Tanabe, K., Kitagawa, G. (Eds.), Selected Papers of Hirotugu Akaike. Springer New York, New York, NY, pp. 199–213.</w:t>
      </w:r>
    </w:p>
    <w:p w14:paraId="0568931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Armstrong, J.B., Schindler, D.E., 2011. Excess digestive capacity in predators reflects a life of feast and famine. Nature 476, 84–87. doi:10.1038/nature10240</w:t>
      </w:r>
    </w:p>
    <w:p w14:paraId="17E08F7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iro, P.A., Post, J.R., 2008. Rapid depletion of genotypes with fast growth and bold personality traits from harvested fish populations. Proc. Natl. Acad. Sci. 105, 2919–2922. doi:10.1073/pnas.0708159105</w:t>
      </w:r>
    </w:p>
    <w:p w14:paraId="1CED5A9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iro, P.A., Sampson, P., 2015. Fishing directly selects on growth rate via behaviour: implications of growth-selection that is independent of size. Proc. R. Soc. B Biol. Sci. 282. doi:10.1098/rspb.2014.2283</w:t>
      </w:r>
    </w:p>
    <w:p w14:paraId="58BA3F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lack, B.A., Schroeder, I.D., Sydeman, W.J., Bograd, S.J., Lawson, P.W., 2010. Wintertime ocean conditions synchronize rockfish growth and seabird reproduction in the central California Current ecosystem. Can. J. Fish. Aquat. Sci. 67, 1149–1158.</w:t>
      </w:r>
    </w:p>
    <w:p w14:paraId="6D78195D" w14:textId="7AC7F6DA"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rooks, M.E., McCoy, M.W., Bolker, B.M., 2013. A method for detecting positive growth autocorrelation without marking individuals. PLoS ONE 8, e76389. doi:10.1371/journal.pone.0076389</w:t>
      </w:r>
    </w:p>
    <w:p w14:paraId="3371F34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Cope, J.M., Punt, A.E., 2007. Admitting ageing error when fitting growth curves: an example using the von Bertalanffy growth function with random effects. Can. J. Fish. Aquat. Sci. 64, 205–218. doi:10.1139/f06-179</w:t>
      </w:r>
    </w:p>
    <w:p w14:paraId="358FCE2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 xml:space="preserve">Dubula, O., Groeneveld, J.C., Santos, J., van Zyl, D.L., Brouwer, S.L., van den Heever, N., McCue, S.A., 2005. Effects of tag-related injuries and timing of tagging on growth of rock lobster, </w:t>
      </w:r>
      <w:r w:rsidRPr="00EE24D6">
        <w:rPr>
          <w:rFonts w:ascii="Times New Roman" w:hAnsi="Times New Roman" w:cs="Times New Roman"/>
          <w:i/>
          <w:iCs/>
          <w:sz w:val="24"/>
          <w:szCs w:val="24"/>
        </w:rPr>
        <w:t>Jasus lalandii</w:t>
      </w:r>
      <w:r w:rsidRPr="00EE24D6">
        <w:rPr>
          <w:rFonts w:ascii="Times New Roman" w:hAnsi="Times New Roman" w:cs="Times New Roman"/>
          <w:sz w:val="24"/>
          <w:szCs w:val="24"/>
        </w:rPr>
        <w:t>. Fish. Res. 74, 1–10. doi:10.1016/j.fishres.2005.04.004</w:t>
      </w:r>
    </w:p>
    <w:p w14:paraId="68E5823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Dunn, A., Horn, P.L., Hanchet, S.M., 2006. Revised estimates of the biological parameters for Antarctic toothfish (</w:t>
      </w:r>
      <w:r w:rsidRPr="00EE24D6">
        <w:rPr>
          <w:rFonts w:ascii="Times New Roman" w:hAnsi="Times New Roman" w:cs="Times New Roman"/>
          <w:i/>
          <w:iCs/>
          <w:sz w:val="24"/>
          <w:szCs w:val="24"/>
        </w:rPr>
        <w:t>Dissostichus mawsoni</w:t>
      </w:r>
      <w:r w:rsidRPr="00EE24D6">
        <w:rPr>
          <w:rFonts w:ascii="Times New Roman" w:hAnsi="Times New Roman" w:cs="Times New Roman"/>
          <w:sz w:val="24"/>
          <w:szCs w:val="24"/>
        </w:rPr>
        <w:t>) in the Ross Sea. WG-FSA-SAM 06/8, 1–14.</w:t>
      </w:r>
    </w:p>
    <w:p w14:paraId="47C07694"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Eveson, J.P., Laslett, G.M., Polacheck, T., 2004. An integrated model for growth incorporating tag-recapture, length-frequency, and direct aging data. Can. J. Fish. Aquat. Sci. 61, 292–306. doi:10.1139/f03-163</w:t>
      </w:r>
    </w:p>
    <w:p w14:paraId="3D91F15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Francis, R., 1988. Maximum likelihood estimation of growth and growth variability from tagging data. N. Z. J. Mar. Freshw. Res. 22, 43–51.</w:t>
      </w:r>
    </w:p>
    <w:p w14:paraId="22E588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Gelman, A., 2005. Analysis of variance—why it is more important than ever. Ann. Stat. 33, 1–53.</w:t>
      </w:r>
    </w:p>
    <w:p w14:paraId="5AB93368"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Gertseva, V.V., Cope, J.M., Matson, S.E., 2010. Growth variability in the splitnose rockfish Sebastes diploproa of the northeast Pacific Ocean: pattern revisited. Mar. Ecol. Prog. Ser. 413, 125–136.</w:t>
      </w:r>
    </w:p>
    <w:p w14:paraId="0DF5FF7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Hordyk, A.R., Loneragan, N.R., Prince, J.D., 2015. An evaluation of an iterative harvest strategy for data-poor fisheries using the length-based spawning potential ratio assessment methodology. Fish. Res. doi:10.1016/j.fishres.2014.12.018</w:t>
      </w:r>
    </w:p>
    <w:p w14:paraId="3156342D" w14:textId="0FC471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Jørgensen, C., Fiksen, Ø., 2006. State-depen</w:t>
      </w:r>
      <w:r w:rsidR="00C973C8">
        <w:rPr>
          <w:rFonts w:ascii="Times New Roman" w:hAnsi="Times New Roman" w:cs="Times New Roman"/>
          <w:sz w:val="24"/>
          <w:szCs w:val="24"/>
        </w:rPr>
        <w:t>dent energy allocation in cod (</w:t>
      </w:r>
      <w:r w:rsidRPr="00EE24D6">
        <w:rPr>
          <w:rFonts w:ascii="Times New Roman" w:hAnsi="Times New Roman" w:cs="Times New Roman"/>
          <w:i/>
          <w:iCs/>
          <w:sz w:val="24"/>
          <w:szCs w:val="24"/>
        </w:rPr>
        <w:t>Gadus morhua</w:t>
      </w:r>
      <w:r w:rsidRPr="00EE24D6">
        <w:rPr>
          <w:rFonts w:ascii="Times New Roman" w:hAnsi="Times New Roman" w:cs="Times New Roman"/>
          <w:sz w:val="24"/>
          <w:szCs w:val="24"/>
        </w:rPr>
        <w:t>). Can. J. Fish. Aquat. Sci. 63, 186–199. doi:10.1139/f05-209</w:t>
      </w:r>
    </w:p>
    <w:p w14:paraId="531C61D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2014. General random effect model builder tool inspired by ADMB.</w:t>
      </w:r>
    </w:p>
    <w:p w14:paraId="02E13CA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Nielsen, A., Berg, C.W., Skaug, H.J., In press. Template Model Builder TMB. J. Stat. Softw.</w:t>
      </w:r>
    </w:p>
    <w:p w14:paraId="15DFE50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Larsen, D.P., Kincaid, T.M., Jacobs, S.E., Urquhart, N.S., 2001. Designs for Evaluating Local and Regional Scale Trends. BioScience 51, 1069–1078. doi:10.1641/0006-3568(2001)051[1069:DFELAR]2.0.CO;2</w:t>
      </w:r>
    </w:p>
    <w:p w14:paraId="4962E12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Methot, R.D., Wetzel, C.R., 2013. Stock synthesis: A biological and statistical framework for fish stock assessment and fishery management. Fish. Res. 142, 86–99.</w:t>
      </w:r>
    </w:p>
    <w:p w14:paraId="7164F70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2008. Refocusing stock assessment in support of policy evaluation, in: Tsukamoto, K., Kawamura, T., Takeuchi, T., Beard, T.D., Kaiser, M.J. (Eds.), Fisheries for Global Welfare and Environment. TerraPub, Tokyo, pp. 139–152.</w:t>
      </w:r>
    </w:p>
    <w:p w14:paraId="4964A6A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Haddon, M., McGarvey, R., In review. Estimating Growth within size-structured fishery stock assessments: What is the state of the art and what does the future look like?</w:t>
      </w:r>
    </w:p>
    <w:p w14:paraId="355AEF1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Smith, D.C., KrusicGolub, K., Robertson, S., 2008. Quantifying age-reading error for use in fisheries stock assessments, with application to species in Australia’s southern and eastern scalefish and shark fishery. Can. J. Fish. Aquat. Sci. 65, 1991–2005. doi:10.1139/F08-111</w:t>
      </w:r>
    </w:p>
    <w:p w14:paraId="7C92768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R Core Development Team, 2013. R: A Language and Environment for Statistical Computing. R Foundation for Statistical Computing, Vienna, Austria.</w:t>
      </w:r>
    </w:p>
    <w:p w14:paraId="19DA15F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 K.J., 1980. Effect of individual variability on the von Bertalanffy growth equation. Can. J. Fish. Aquat. Sci. 37, 241–247.</w:t>
      </w:r>
    </w:p>
    <w:p w14:paraId="5E88DD53" w14:textId="36D7801D"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w:t>
      </w:r>
      <w:r w:rsidR="00C973C8">
        <w:rPr>
          <w:rFonts w:ascii="Times New Roman" w:hAnsi="Times New Roman" w:cs="Times New Roman"/>
          <w:sz w:val="24"/>
          <w:szCs w:val="24"/>
        </w:rPr>
        <w:t>, K.J., Punt, A.E., Smith, A.D.</w:t>
      </w:r>
      <w:r w:rsidRPr="00EE24D6">
        <w:rPr>
          <w:rFonts w:ascii="Times New Roman" w:hAnsi="Times New Roman" w:cs="Times New Roman"/>
          <w:sz w:val="24"/>
          <w:szCs w:val="24"/>
        </w:rPr>
        <w:t>, 2000. Design of operational management strategies for achieving fishery ecosystem objectives. ICES J. Mar. Sci. J. Cons. 57, 731–741.</w:t>
      </w:r>
    </w:p>
    <w:p w14:paraId="439F8F0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ntos, J., Groeneveld, J.C., 2015. Accounting for tag-induced growth retardation in spiny lobsters using censoring and modelling approaches. Fish. Res. 161, 166–173. doi:10.1016/j.fishres.2014.07.008</w:t>
      </w:r>
    </w:p>
    <w:p w14:paraId="5B3E92C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Satterthwaite, W.H., Beakes, M.P., Munch, S.B., Sogard, S.M., Mangel, M., 2013. Separating intrinsic and environmental contributions to growth and their population consequences. Am. Nat. 181, 799–814.</w:t>
      </w:r>
    </w:p>
    <w:p w14:paraId="0A92901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Thorson, J.T., Ward, E.J., Feist, B.E., 2014. Spatial semiparametric models improve estimates of species abundance and distribution. Can. J. Fish. Aquat. Sci. 71, 1655–1666. doi:10.1139/cjfas-2013-0508</w:t>
      </w:r>
    </w:p>
    <w:p w14:paraId="33AEEFD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 xml:space="preserve">Snover, M.L., Watters, G.M., Mangel, M., 2005. Interacting effects of behavior and oceanography on growth in salmonids with examples for coho salmon ( </w:t>
      </w:r>
      <w:r w:rsidRPr="00EE24D6">
        <w:rPr>
          <w:rFonts w:ascii="Times New Roman" w:hAnsi="Times New Roman" w:cs="Times New Roman"/>
          <w:i/>
          <w:iCs/>
          <w:sz w:val="24"/>
          <w:szCs w:val="24"/>
        </w:rPr>
        <w:t>Oncorhynchus kisutch</w:t>
      </w:r>
      <w:r w:rsidRPr="00EE24D6">
        <w:rPr>
          <w:rFonts w:ascii="Times New Roman" w:hAnsi="Times New Roman" w:cs="Times New Roman"/>
          <w:sz w:val="24"/>
          <w:szCs w:val="24"/>
        </w:rPr>
        <w:t xml:space="preserve"> ). Can. J. Fish. Aquat. Sci. 62, 1219–1230. doi:10.1139/f05-058</w:t>
      </w:r>
    </w:p>
    <w:p w14:paraId="5932EB82"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tawitz, C.C., Essington, T.E., Branch, T.A., Haltuch, M.A., Hollowed, A.B., Spencer, P.D., In review. A state-space approach for measuring growth variation and application to North Pacific groundfish.</w:t>
      </w:r>
    </w:p>
    <w:p w14:paraId="1181B81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aylor, I.G., Methot, R.D., 2013. Hiding or dead? A computationally efficient model of selective fisheries mortality. Fish. Res. 142, 75–85. doi:10.1016/j.fishres.2012.08.021</w:t>
      </w:r>
    </w:p>
    <w:p w14:paraId="3880FAD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 2015. Spatio-temporal variation in fish condition is not consistently explained by density, temperature, or season for California Current groundfishes. Mar. Ecol. Prog. Ser. 526, 101–112. doi:10.3354/meps11204</w:t>
      </w:r>
    </w:p>
    <w:p w14:paraId="4724D15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Thorson, J.T., Minte-Vera, C., In press. Relative magnitude of cohort, age, and year effects on size at age of exploited marine fishes. Fish. Res.</w:t>
      </w:r>
    </w:p>
    <w:p w14:paraId="6A7EF2E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Minto, C., 2014. Mixed effects: a unifying framework for statistical modelling in fisheries biology. ICES J. Mar. Sci. doi:10.1093/icesjms/fsu213</w:t>
      </w:r>
    </w:p>
    <w:p w14:paraId="2338958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Skaug, H.J., Kristensen, K., Shelton, A.O., Ward, E.J., Harms, J.H., Benante, J.A., 2015. The importance of spatial models for estimating the strength of density dependence. Ecology 96, 1202–1212. doi:10.1890/14-0739.1</w:t>
      </w:r>
    </w:p>
    <w:p w14:paraId="4CCC41B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5300F63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Wolf, M., Weissing, F.J., 2012. Animal personalities: consequences for ecology and evolution. Trends Ecol. Evol. 27, 452–461. doi:10.1016/j.tree.2012.05.001</w:t>
      </w:r>
    </w:p>
    <w:p w14:paraId="66F3ABA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Xiao, Y., 1994. Growth Models with Corrections for the Retardative Effects of Tagging. Can. J. Fish. Aquat. Sci. 51, 263–267. doi:10.1139/f94-027</w:t>
      </w:r>
    </w:p>
    <w:p w14:paraId="7C8F6913" w14:textId="60357AA6" w:rsidR="00494D0D" w:rsidRPr="00481823" w:rsidRDefault="00494D0D" w:rsidP="00481823">
      <w:pPr>
        <w:sectPr w:rsidR="00494D0D" w:rsidRPr="00481823" w:rsidSect="00D21621">
          <w:footerReference w:type="default" r:id="rId12"/>
          <w:pgSz w:w="12240" w:h="15840"/>
          <w:pgMar w:top="1440" w:right="1440" w:bottom="1440" w:left="1440" w:header="720" w:footer="720" w:gutter="0"/>
          <w:lnNumType w:countBy="1" w:restart="continuous"/>
          <w:cols w:space="720"/>
          <w:docGrid w:linePitch="360"/>
        </w:sectPr>
      </w:pPr>
      <w:r w:rsidRPr="00EE24D6">
        <w:rPr>
          <w:rFonts w:ascii="Times New Roman" w:hAnsi="Times New Roman" w:cs="Times New Roman"/>
          <w:sz w:val="24"/>
          <w:szCs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5"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5"/>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6CEDD666"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6"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007B213C">
        <w:rPr>
          <w:rFonts w:ascii="Times New Roman" w:hAnsi="Times New Roman" w:cs="Times New Roman"/>
          <w:i w:val="0"/>
          <w:color w:val="000000" w:themeColor="text1"/>
          <w:sz w:val="24"/>
          <w:szCs w:val="24"/>
        </w:rPr>
        <w:instrText xml:space="preserve"> ADDIN ZOTERO_ITEM CSL_CITATION {"citationID":"QminDWfW","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7" w:name="_Ref411934431"/>
      <w:r w:rsidRPr="00036F66">
        <w:rPr>
          <w:rFonts w:ascii="Times New Roman" w:hAnsi="Times New Roman" w:cs="Times New Roman"/>
          <w:i w:val="0"/>
          <w:color w:val="auto"/>
          <w:sz w:val="24"/>
          <w:szCs w:val="24"/>
        </w:rPr>
        <w:t xml:space="preserve">Table </w:t>
      </w:r>
      <w:bookmarkEnd w:id="7"/>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6"/>
    <w:p w14:paraId="3E0CEAAE" w14:textId="0C054DEC" w:rsidR="00895FE5" w:rsidRPr="00036F66" w:rsidRDefault="00895FE5" w:rsidP="00E76CE4">
      <w:pPr>
        <w:keepNext/>
        <w:spacing w:line="480" w:lineRule="auto"/>
        <w:rPr>
          <w:rFonts w:ascii="Times New Roman" w:hAnsi="Times New Roman" w:cs="Times New Roman"/>
        </w:rPr>
      </w:pPr>
    </w:p>
    <w:p w14:paraId="1ECE60D7" w14:textId="0B655E2D"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8" w:name="_Ref410630945"/>
      <w:r w:rsidRPr="00036F66">
        <w:rPr>
          <w:rFonts w:ascii="Times New Roman" w:hAnsi="Times New Roman" w:cs="Times New Roman"/>
          <w:i w:val="0"/>
          <w:color w:val="auto"/>
          <w:sz w:val="24"/>
          <w:szCs w:val="24"/>
        </w:rPr>
        <w:t xml:space="preserve">Figure </w:t>
      </w:r>
      <w:bookmarkEnd w:id="8"/>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5D89BAD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9" w:name="_Ref410630975"/>
      <w:r w:rsidRPr="00036F66">
        <w:rPr>
          <w:rFonts w:ascii="Times New Roman" w:hAnsi="Times New Roman" w:cs="Times New Roman"/>
          <w:i w:val="0"/>
          <w:color w:val="000000" w:themeColor="text1"/>
          <w:sz w:val="24"/>
          <w:szCs w:val="24"/>
        </w:rPr>
        <w:t xml:space="preserve">Figure </w:t>
      </w:r>
      <w:bookmarkEnd w:id="9"/>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 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w:t>
      </w:r>
      <w:r w:rsidR="007D231E">
        <w:rPr>
          <w:rFonts w:ascii="Times New Roman" w:hAnsi="Times New Roman" w:cs="Times New Roman"/>
          <w:i w:val="0"/>
          <w:color w:val="000000" w:themeColor="text1"/>
          <w:sz w:val="24"/>
          <w:szCs w:val="24"/>
        </w:rPr>
        <w:t xml:space="preserve"> positive definite Hessian</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2749A9BE"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584523FC" w14:textId="62242D14" w:rsidR="009C6D47" w:rsidRPr="00466D1A" w:rsidRDefault="009C6D47" w:rsidP="00466D1A">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sectPr w:rsidR="009C6D47" w:rsidRPr="00466D1A"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ebber" w:date="2015-06-05T09:21:00Z" w:initials="DW">
    <w:p w14:paraId="7ACD8337" w14:textId="19614288" w:rsidR="00747884" w:rsidRDefault="00747884">
      <w:pPr>
        <w:pStyle w:val="CommentText"/>
      </w:pPr>
      <w:r>
        <w:rPr>
          <w:rStyle w:val="CommentReference"/>
        </w:rPr>
        <w:annotationRef/>
      </w:r>
      <w:r>
        <w:t>update</w:t>
      </w:r>
    </w:p>
  </w:comment>
  <w:comment w:id="1" w:author="Darcy Webber" w:date="2015-06-05T09:22:00Z" w:initials="DW">
    <w:p w14:paraId="511166C1" w14:textId="1289CB0A" w:rsidR="00747884" w:rsidRDefault="00747884">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CD8337" w15:done="0"/>
  <w15:commentEx w15:paraId="511166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79F53" w14:textId="77777777" w:rsidR="00747884" w:rsidRDefault="00747884" w:rsidP="00D21621">
      <w:pPr>
        <w:spacing w:after="0" w:line="240" w:lineRule="auto"/>
      </w:pPr>
      <w:r>
        <w:separator/>
      </w:r>
    </w:p>
  </w:endnote>
  <w:endnote w:type="continuationSeparator" w:id="0">
    <w:p w14:paraId="4A776974" w14:textId="77777777" w:rsidR="00747884" w:rsidRDefault="0074788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747884" w:rsidRDefault="00747884">
        <w:pPr>
          <w:pStyle w:val="Footer"/>
          <w:jc w:val="center"/>
        </w:pPr>
        <w:r>
          <w:fldChar w:fldCharType="begin"/>
        </w:r>
        <w:r>
          <w:instrText xml:space="preserve"> PAGE   \* MERGEFORMAT </w:instrText>
        </w:r>
        <w:r>
          <w:fldChar w:fldCharType="separate"/>
        </w:r>
        <w:r w:rsidR="0086706A">
          <w:rPr>
            <w:noProof/>
          </w:rPr>
          <w:t>15</w:t>
        </w:r>
        <w:r>
          <w:rPr>
            <w:noProof/>
          </w:rPr>
          <w:fldChar w:fldCharType="end"/>
        </w:r>
      </w:p>
    </w:sdtContent>
  </w:sdt>
  <w:p w14:paraId="5836647F" w14:textId="77777777" w:rsidR="00747884" w:rsidRDefault="007478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BBCE9" w14:textId="77777777" w:rsidR="00747884" w:rsidRDefault="00747884" w:rsidP="00D21621">
      <w:pPr>
        <w:spacing w:after="0" w:line="240" w:lineRule="auto"/>
      </w:pPr>
      <w:r>
        <w:separator/>
      </w:r>
    </w:p>
  </w:footnote>
  <w:footnote w:type="continuationSeparator" w:id="0">
    <w:p w14:paraId="3F5E34D6" w14:textId="77777777" w:rsidR="00747884" w:rsidRDefault="0074788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2BCD"/>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379C5"/>
    <w:rsid w:val="0004100A"/>
    <w:rsid w:val="00041488"/>
    <w:rsid w:val="00044487"/>
    <w:rsid w:val="000454E4"/>
    <w:rsid w:val="0004710D"/>
    <w:rsid w:val="00050DB0"/>
    <w:rsid w:val="00051867"/>
    <w:rsid w:val="00051BF5"/>
    <w:rsid w:val="00052E35"/>
    <w:rsid w:val="000575B1"/>
    <w:rsid w:val="000621C9"/>
    <w:rsid w:val="000644F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95E11"/>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1EC1"/>
    <w:rsid w:val="000C2236"/>
    <w:rsid w:val="000C2605"/>
    <w:rsid w:val="000C349A"/>
    <w:rsid w:val="000C3E7C"/>
    <w:rsid w:val="000C6142"/>
    <w:rsid w:val="000C69C6"/>
    <w:rsid w:val="000C6A00"/>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51D4"/>
    <w:rsid w:val="00127A2A"/>
    <w:rsid w:val="00130716"/>
    <w:rsid w:val="00133C54"/>
    <w:rsid w:val="001342EF"/>
    <w:rsid w:val="00136B30"/>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2ECD"/>
    <w:rsid w:val="00163653"/>
    <w:rsid w:val="00166624"/>
    <w:rsid w:val="00167406"/>
    <w:rsid w:val="0016784E"/>
    <w:rsid w:val="00170478"/>
    <w:rsid w:val="00170526"/>
    <w:rsid w:val="00172E37"/>
    <w:rsid w:val="00173193"/>
    <w:rsid w:val="00173866"/>
    <w:rsid w:val="001762E6"/>
    <w:rsid w:val="0017683B"/>
    <w:rsid w:val="00177179"/>
    <w:rsid w:val="001809E4"/>
    <w:rsid w:val="0018174C"/>
    <w:rsid w:val="001839A8"/>
    <w:rsid w:val="0018784A"/>
    <w:rsid w:val="00190092"/>
    <w:rsid w:val="00190689"/>
    <w:rsid w:val="00190FEF"/>
    <w:rsid w:val="001910E9"/>
    <w:rsid w:val="00192981"/>
    <w:rsid w:val="00193C97"/>
    <w:rsid w:val="001953FE"/>
    <w:rsid w:val="0019699F"/>
    <w:rsid w:val="00197871"/>
    <w:rsid w:val="001A019C"/>
    <w:rsid w:val="001A3A8E"/>
    <w:rsid w:val="001B0C76"/>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194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198"/>
    <w:rsid w:val="00200293"/>
    <w:rsid w:val="0020037D"/>
    <w:rsid w:val="00201D26"/>
    <w:rsid w:val="00202083"/>
    <w:rsid w:val="002031BF"/>
    <w:rsid w:val="00203607"/>
    <w:rsid w:val="00205EF2"/>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36621"/>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3B1"/>
    <w:rsid w:val="002E5D00"/>
    <w:rsid w:val="002E7AC8"/>
    <w:rsid w:val="002F027B"/>
    <w:rsid w:val="002F07D0"/>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2924"/>
    <w:rsid w:val="00345284"/>
    <w:rsid w:val="0034763E"/>
    <w:rsid w:val="00347984"/>
    <w:rsid w:val="00352036"/>
    <w:rsid w:val="0035468C"/>
    <w:rsid w:val="0035645B"/>
    <w:rsid w:val="0036274A"/>
    <w:rsid w:val="003629A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5A8"/>
    <w:rsid w:val="00422C0C"/>
    <w:rsid w:val="00423124"/>
    <w:rsid w:val="00424CBA"/>
    <w:rsid w:val="00427A8C"/>
    <w:rsid w:val="004305D4"/>
    <w:rsid w:val="004319AD"/>
    <w:rsid w:val="00432305"/>
    <w:rsid w:val="00434BB1"/>
    <w:rsid w:val="004366B2"/>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66D1A"/>
    <w:rsid w:val="0047209B"/>
    <w:rsid w:val="004732A0"/>
    <w:rsid w:val="0047554C"/>
    <w:rsid w:val="00476E76"/>
    <w:rsid w:val="004772DD"/>
    <w:rsid w:val="00477473"/>
    <w:rsid w:val="00477ABC"/>
    <w:rsid w:val="00477ACC"/>
    <w:rsid w:val="00481823"/>
    <w:rsid w:val="004823D8"/>
    <w:rsid w:val="00484C5B"/>
    <w:rsid w:val="004850C6"/>
    <w:rsid w:val="004871D1"/>
    <w:rsid w:val="004872F8"/>
    <w:rsid w:val="004908BD"/>
    <w:rsid w:val="00491851"/>
    <w:rsid w:val="00491B36"/>
    <w:rsid w:val="00491E8E"/>
    <w:rsid w:val="004922C2"/>
    <w:rsid w:val="00494D0D"/>
    <w:rsid w:val="00494D35"/>
    <w:rsid w:val="0049618E"/>
    <w:rsid w:val="004966B2"/>
    <w:rsid w:val="00496EE4"/>
    <w:rsid w:val="00497E1D"/>
    <w:rsid w:val="004A0C2D"/>
    <w:rsid w:val="004A1004"/>
    <w:rsid w:val="004A1830"/>
    <w:rsid w:val="004A3333"/>
    <w:rsid w:val="004A6E32"/>
    <w:rsid w:val="004B051E"/>
    <w:rsid w:val="004B098E"/>
    <w:rsid w:val="004B0F74"/>
    <w:rsid w:val="004B1687"/>
    <w:rsid w:val="004B192B"/>
    <w:rsid w:val="004B194E"/>
    <w:rsid w:val="004B1E6C"/>
    <w:rsid w:val="004B31C6"/>
    <w:rsid w:val="004B7E6E"/>
    <w:rsid w:val="004C2243"/>
    <w:rsid w:val="004C2386"/>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D4B"/>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56B"/>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67755"/>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0DF4"/>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5E00"/>
    <w:rsid w:val="005C6481"/>
    <w:rsid w:val="005C6FB0"/>
    <w:rsid w:val="005D18E1"/>
    <w:rsid w:val="005D1EE0"/>
    <w:rsid w:val="005D2EC8"/>
    <w:rsid w:val="005D4852"/>
    <w:rsid w:val="005E3599"/>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4AE6"/>
    <w:rsid w:val="006165AB"/>
    <w:rsid w:val="006170A6"/>
    <w:rsid w:val="0061737A"/>
    <w:rsid w:val="00620775"/>
    <w:rsid w:val="00621FA8"/>
    <w:rsid w:val="00626350"/>
    <w:rsid w:val="00627EEB"/>
    <w:rsid w:val="0063074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711"/>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4C18"/>
    <w:rsid w:val="006A7091"/>
    <w:rsid w:val="006A7633"/>
    <w:rsid w:val="006B2716"/>
    <w:rsid w:val="006B5332"/>
    <w:rsid w:val="006B598A"/>
    <w:rsid w:val="006B7024"/>
    <w:rsid w:val="006C00DE"/>
    <w:rsid w:val="006C0AE3"/>
    <w:rsid w:val="006C224D"/>
    <w:rsid w:val="006C48E3"/>
    <w:rsid w:val="006C4ABB"/>
    <w:rsid w:val="006C5DEC"/>
    <w:rsid w:val="006C7AB4"/>
    <w:rsid w:val="006D0082"/>
    <w:rsid w:val="006D0BF6"/>
    <w:rsid w:val="006D3A04"/>
    <w:rsid w:val="006D470E"/>
    <w:rsid w:val="006D5165"/>
    <w:rsid w:val="006D59E5"/>
    <w:rsid w:val="006D5B23"/>
    <w:rsid w:val="006D5E13"/>
    <w:rsid w:val="006D67B2"/>
    <w:rsid w:val="006D7AFB"/>
    <w:rsid w:val="006E0040"/>
    <w:rsid w:val="006E2633"/>
    <w:rsid w:val="006E2725"/>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3F7"/>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50E8"/>
    <w:rsid w:val="00746AC0"/>
    <w:rsid w:val="007476FC"/>
    <w:rsid w:val="00747759"/>
    <w:rsid w:val="00747884"/>
    <w:rsid w:val="00747FF6"/>
    <w:rsid w:val="007513F7"/>
    <w:rsid w:val="00751DFE"/>
    <w:rsid w:val="00752FAC"/>
    <w:rsid w:val="00754FB9"/>
    <w:rsid w:val="0075665D"/>
    <w:rsid w:val="007603EF"/>
    <w:rsid w:val="00760DB1"/>
    <w:rsid w:val="00763932"/>
    <w:rsid w:val="00767C5F"/>
    <w:rsid w:val="00772D9F"/>
    <w:rsid w:val="00772E4B"/>
    <w:rsid w:val="0077377F"/>
    <w:rsid w:val="007773A0"/>
    <w:rsid w:val="0078226B"/>
    <w:rsid w:val="007834F3"/>
    <w:rsid w:val="00783ECB"/>
    <w:rsid w:val="00785024"/>
    <w:rsid w:val="007871B3"/>
    <w:rsid w:val="007901EE"/>
    <w:rsid w:val="007910B0"/>
    <w:rsid w:val="00793365"/>
    <w:rsid w:val="00793629"/>
    <w:rsid w:val="00795419"/>
    <w:rsid w:val="00795ABC"/>
    <w:rsid w:val="00795CB0"/>
    <w:rsid w:val="00797ECF"/>
    <w:rsid w:val="007A022F"/>
    <w:rsid w:val="007A06A1"/>
    <w:rsid w:val="007A0F09"/>
    <w:rsid w:val="007A13BB"/>
    <w:rsid w:val="007A2E69"/>
    <w:rsid w:val="007A2F00"/>
    <w:rsid w:val="007A5137"/>
    <w:rsid w:val="007A7191"/>
    <w:rsid w:val="007B0D66"/>
    <w:rsid w:val="007B213C"/>
    <w:rsid w:val="007B32D6"/>
    <w:rsid w:val="007B4AB3"/>
    <w:rsid w:val="007B64AA"/>
    <w:rsid w:val="007C145E"/>
    <w:rsid w:val="007C2476"/>
    <w:rsid w:val="007C2CBB"/>
    <w:rsid w:val="007C3CFB"/>
    <w:rsid w:val="007C44AC"/>
    <w:rsid w:val="007C51A2"/>
    <w:rsid w:val="007C6AC2"/>
    <w:rsid w:val="007C7315"/>
    <w:rsid w:val="007C7FCD"/>
    <w:rsid w:val="007D231E"/>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060"/>
    <w:rsid w:val="008411C1"/>
    <w:rsid w:val="00841322"/>
    <w:rsid w:val="008413DE"/>
    <w:rsid w:val="00842152"/>
    <w:rsid w:val="00842DDE"/>
    <w:rsid w:val="00843FF9"/>
    <w:rsid w:val="00844A3B"/>
    <w:rsid w:val="00844CAA"/>
    <w:rsid w:val="00846372"/>
    <w:rsid w:val="00846829"/>
    <w:rsid w:val="00853016"/>
    <w:rsid w:val="008532F6"/>
    <w:rsid w:val="0085446D"/>
    <w:rsid w:val="008549DA"/>
    <w:rsid w:val="008549E8"/>
    <w:rsid w:val="00855696"/>
    <w:rsid w:val="0085574F"/>
    <w:rsid w:val="008558B5"/>
    <w:rsid w:val="00856A6B"/>
    <w:rsid w:val="008574DE"/>
    <w:rsid w:val="00861AFB"/>
    <w:rsid w:val="00863518"/>
    <w:rsid w:val="00866BA4"/>
    <w:rsid w:val="0086706A"/>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6CD1"/>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33B9"/>
    <w:rsid w:val="008D3F05"/>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30AA"/>
    <w:rsid w:val="00914097"/>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709"/>
    <w:rsid w:val="009F6A06"/>
    <w:rsid w:val="009F7A92"/>
    <w:rsid w:val="00A00D5B"/>
    <w:rsid w:val="00A01FF1"/>
    <w:rsid w:val="00A026B1"/>
    <w:rsid w:val="00A03423"/>
    <w:rsid w:val="00A042D3"/>
    <w:rsid w:val="00A04FDF"/>
    <w:rsid w:val="00A053C2"/>
    <w:rsid w:val="00A07071"/>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56A9D"/>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BF5"/>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0EBF"/>
    <w:rsid w:val="00AD5176"/>
    <w:rsid w:val="00AD67A3"/>
    <w:rsid w:val="00AE035D"/>
    <w:rsid w:val="00AE10E6"/>
    <w:rsid w:val="00AE340A"/>
    <w:rsid w:val="00AE374A"/>
    <w:rsid w:val="00AE3F42"/>
    <w:rsid w:val="00AE619B"/>
    <w:rsid w:val="00AF1880"/>
    <w:rsid w:val="00AF375E"/>
    <w:rsid w:val="00AF45F7"/>
    <w:rsid w:val="00B023DD"/>
    <w:rsid w:val="00B04686"/>
    <w:rsid w:val="00B04A34"/>
    <w:rsid w:val="00B06592"/>
    <w:rsid w:val="00B06918"/>
    <w:rsid w:val="00B06A56"/>
    <w:rsid w:val="00B07756"/>
    <w:rsid w:val="00B0776F"/>
    <w:rsid w:val="00B07D05"/>
    <w:rsid w:val="00B101A5"/>
    <w:rsid w:val="00B11DEC"/>
    <w:rsid w:val="00B133A3"/>
    <w:rsid w:val="00B135B9"/>
    <w:rsid w:val="00B1416A"/>
    <w:rsid w:val="00B147D2"/>
    <w:rsid w:val="00B14D78"/>
    <w:rsid w:val="00B16561"/>
    <w:rsid w:val="00B16741"/>
    <w:rsid w:val="00B17755"/>
    <w:rsid w:val="00B17B31"/>
    <w:rsid w:val="00B21932"/>
    <w:rsid w:val="00B22FD1"/>
    <w:rsid w:val="00B2376A"/>
    <w:rsid w:val="00B2446B"/>
    <w:rsid w:val="00B2578A"/>
    <w:rsid w:val="00B27000"/>
    <w:rsid w:val="00B270A4"/>
    <w:rsid w:val="00B32CC1"/>
    <w:rsid w:val="00B33320"/>
    <w:rsid w:val="00B33638"/>
    <w:rsid w:val="00B3367B"/>
    <w:rsid w:val="00B341F3"/>
    <w:rsid w:val="00B344A8"/>
    <w:rsid w:val="00B34852"/>
    <w:rsid w:val="00B35058"/>
    <w:rsid w:val="00B3704B"/>
    <w:rsid w:val="00B37F45"/>
    <w:rsid w:val="00B404D0"/>
    <w:rsid w:val="00B4376C"/>
    <w:rsid w:val="00B45861"/>
    <w:rsid w:val="00B464DB"/>
    <w:rsid w:val="00B466AE"/>
    <w:rsid w:val="00B47EE9"/>
    <w:rsid w:val="00B5009E"/>
    <w:rsid w:val="00B534B6"/>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39CD"/>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973C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156C"/>
    <w:rsid w:val="00D11BE8"/>
    <w:rsid w:val="00D13B15"/>
    <w:rsid w:val="00D141B9"/>
    <w:rsid w:val="00D157EA"/>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4176"/>
    <w:rsid w:val="00DB5DB4"/>
    <w:rsid w:val="00DB6525"/>
    <w:rsid w:val="00DB676E"/>
    <w:rsid w:val="00DC11C2"/>
    <w:rsid w:val="00DC3101"/>
    <w:rsid w:val="00DC613A"/>
    <w:rsid w:val="00DC680B"/>
    <w:rsid w:val="00DC6BF5"/>
    <w:rsid w:val="00DC72E3"/>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0C75"/>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434"/>
    <w:rsid w:val="00E92830"/>
    <w:rsid w:val="00E92D65"/>
    <w:rsid w:val="00E930D2"/>
    <w:rsid w:val="00E9478D"/>
    <w:rsid w:val="00E94B6C"/>
    <w:rsid w:val="00E95BC6"/>
    <w:rsid w:val="00E95E62"/>
    <w:rsid w:val="00E96342"/>
    <w:rsid w:val="00E96497"/>
    <w:rsid w:val="00E96556"/>
    <w:rsid w:val="00E965B7"/>
    <w:rsid w:val="00E979BB"/>
    <w:rsid w:val="00EA0979"/>
    <w:rsid w:val="00EA1BA1"/>
    <w:rsid w:val="00EA1E4F"/>
    <w:rsid w:val="00EA21F1"/>
    <w:rsid w:val="00EA284B"/>
    <w:rsid w:val="00EA3D66"/>
    <w:rsid w:val="00EA4300"/>
    <w:rsid w:val="00EA4365"/>
    <w:rsid w:val="00EA4DC4"/>
    <w:rsid w:val="00EA51AC"/>
    <w:rsid w:val="00EA6722"/>
    <w:rsid w:val="00EA7B8C"/>
    <w:rsid w:val="00EB0951"/>
    <w:rsid w:val="00EB0C11"/>
    <w:rsid w:val="00EB1055"/>
    <w:rsid w:val="00EB28FA"/>
    <w:rsid w:val="00EB4096"/>
    <w:rsid w:val="00EB46D1"/>
    <w:rsid w:val="00EB4C30"/>
    <w:rsid w:val="00EB6F3C"/>
    <w:rsid w:val="00EB73BB"/>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4D6"/>
    <w:rsid w:val="00EE26BF"/>
    <w:rsid w:val="00EE483D"/>
    <w:rsid w:val="00EE7F74"/>
    <w:rsid w:val="00EF2360"/>
    <w:rsid w:val="00EF27B8"/>
    <w:rsid w:val="00EF3B09"/>
    <w:rsid w:val="00EF5FEC"/>
    <w:rsid w:val="00EF666C"/>
    <w:rsid w:val="00EF7FB7"/>
    <w:rsid w:val="00F02008"/>
    <w:rsid w:val="00F02415"/>
    <w:rsid w:val="00F03978"/>
    <w:rsid w:val="00F04B20"/>
    <w:rsid w:val="00F05E6C"/>
    <w:rsid w:val="00F0611C"/>
    <w:rsid w:val="00F0737B"/>
    <w:rsid w:val="00F073E4"/>
    <w:rsid w:val="00F07FCC"/>
    <w:rsid w:val="00F12313"/>
    <w:rsid w:val="00F12CA2"/>
    <w:rsid w:val="00F140D9"/>
    <w:rsid w:val="00F1568A"/>
    <w:rsid w:val="00F16B4C"/>
    <w:rsid w:val="00F17AE7"/>
    <w:rsid w:val="00F2106D"/>
    <w:rsid w:val="00F2135B"/>
    <w:rsid w:val="00F22590"/>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688C"/>
    <w:rsid w:val="00F87D54"/>
    <w:rsid w:val="00F902D8"/>
    <w:rsid w:val="00F90D4D"/>
    <w:rsid w:val="00F911F1"/>
    <w:rsid w:val="00F92765"/>
    <w:rsid w:val="00F9289D"/>
    <w:rsid w:val="00F9423F"/>
    <w:rsid w:val="00F95FF6"/>
    <w:rsid w:val="00FA01CA"/>
    <w:rsid w:val="00FA12C7"/>
    <w:rsid w:val="00FA27DC"/>
    <w:rsid w:val="00FA313D"/>
    <w:rsid w:val="00FA7DFB"/>
    <w:rsid w:val="00FB1785"/>
    <w:rsid w:val="00FB17A0"/>
    <w:rsid w:val="00FB27DC"/>
    <w:rsid w:val="00FB5635"/>
    <w:rsid w:val="00FB5CE1"/>
    <w:rsid w:val="00FB6866"/>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0D"/>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AAD0B5C-DE8C-4A8B-AEED-00C53201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ithub.com/quantifish/TagGrowth"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95AC48-86D5-4B94-BC09-BDBBDE716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855EDDC.dotm</Template>
  <TotalTime>9081</TotalTime>
  <Pages>25</Pages>
  <Words>15691</Words>
  <Characters>89445</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932</cp:revision>
  <cp:lastPrinted>2015-02-16T22:19:00Z</cp:lastPrinted>
  <dcterms:created xsi:type="dcterms:W3CDTF">2015-01-23T23:16:00Z</dcterms:created>
  <dcterms:modified xsi:type="dcterms:W3CDTF">2015-06-1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4"&gt;&lt;session id="Y0dV7XYC"/&gt;&lt;style id="http://www.zotero.org/styles/elsevier-harvard"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noteType" value="0"/&gt;&lt;/prefs&gt;&lt;/data&gt;</vt:lpwstr>
  </property>
</Properties>
</file>